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563E4FBA"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3F344B1"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Pr="006804EA">
        <w:fldChar w:fldCharType="separate"/>
      </w:r>
      <w:r w:rsidR="0078651C" w:rsidRPr="0078651C">
        <w:rPr>
          <w:noProof/>
        </w:rPr>
        <w:t>(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74311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Buckler et al. 2009)","plainTextFormattedCitation":"(Buckler et al. 2009)","previouslyFormattedCitation":"(Buckler et al. 2009)"},"properties":{"noteIndex":0},"schema":"https://github.com/citation-style-language/schema/raw/master/csl-citation.json"}</w:instrText>
      </w:r>
      <w:r w:rsidRPr="006804EA">
        <w:fldChar w:fldCharType="separate"/>
      </w:r>
      <w:r w:rsidR="0078651C" w:rsidRPr="0078651C">
        <w:rPr>
          <w:noProof/>
        </w:rPr>
        <w:t>(Buckler et al. 2009)</w:t>
      </w:r>
      <w:r w:rsidRPr="006804EA">
        <w:fldChar w:fldCharType="end"/>
      </w:r>
      <w:r w:rsidRPr="006804EA">
        <w:t>, 89 loci for plant height</w:t>
      </w:r>
      <w:r w:rsidRPr="006804EA">
        <w:fldChar w:fldCharType="begin" w:fldLock="1"/>
      </w:r>
      <w:r w:rsidR="0074311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Peiffer et al. 2014)","plainTextFormattedCitation":"(Peiffer et al. 2014)","previouslyFormattedCitation":"(Peiffer et al. 2014)"},"properties":{"noteIndex":0},"schema":"https://github.com/citation-style-language/schema/raw/master/csl-citation.json"}</w:instrText>
      </w:r>
      <w:r w:rsidRPr="006804EA">
        <w:fldChar w:fldCharType="separate"/>
      </w:r>
      <w:r w:rsidR="0078651C" w:rsidRPr="0078651C">
        <w:rPr>
          <w:noProof/>
        </w:rPr>
        <w:t>(Peiffer et al. 2014)</w:t>
      </w:r>
      <w:r w:rsidRPr="006804EA">
        <w:fldChar w:fldCharType="end"/>
      </w:r>
      <w:r w:rsidRPr="006804EA">
        <w:t>, 36 loci for leaf length</w:t>
      </w:r>
      <w:r w:rsidRPr="006804EA">
        <w:fldChar w:fldCharType="begin" w:fldLock="1"/>
      </w:r>
      <w:r w:rsidR="0074311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Tian et al. 2011)","plainTextFormattedCitation":"(Tian et al. 2011)","previouslyFormattedCitation":"(Tian et al. 2011)"},"properties":{"noteIndex":0},"schema":"https://github.com/citation-style-language/schema/raw/master/csl-citation.json"}</w:instrText>
      </w:r>
      <w:r w:rsidRPr="006804EA">
        <w:fldChar w:fldCharType="separate"/>
      </w:r>
      <w:r w:rsidR="0078651C" w:rsidRPr="0078651C">
        <w:rPr>
          <w:noProof/>
        </w:rPr>
        <w:t>(Tian et al. 2011)</w:t>
      </w:r>
      <w:r w:rsidRPr="006804EA">
        <w:fldChar w:fldCharType="end"/>
      </w:r>
      <w:r w:rsidRPr="006804EA">
        <w:t>, 32 loci for resistance to southern leaf blight</w:t>
      </w:r>
      <w:r w:rsidRPr="006804EA">
        <w:fldChar w:fldCharType="begin" w:fldLock="1"/>
      </w:r>
      <w:r w:rsidR="0074311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Kump et al. 2011)","plainTextFormattedCitation":"(Kump et al. 2011)","previouslyFormattedCitation":"(Kump et al. 2011)"},"properties":{"noteIndex":0},"schema":"https://github.com/citation-style-language/schema/raw/master/csl-citation.json"}</w:instrText>
      </w:r>
      <w:r w:rsidRPr="006804EA">
        <w:fldChar w:fldCharType="separate"/>
      </w:r>
      <w:r w:rsidR="0078651C" w:rsidRPr="0078651C">
        <w:rPr>
          <w:noProof/>
        </w:rPr>
        <w:t>(Kump et al. 2011)</w:t>
      </w:r>
      <w:r w:rsidRPr="006804EA">
        <w:fldChar w:fldCharType="end"/>
      </w:r>
      <w:r w:rsidRPr="006804EA">
        <w:t>, and 26 loci for kernel protein</w:t>
      </w:r>
      <w:r w:rsidRPr="006804EA">
        <w:fldChar w:fldCharType="begin" w:fldLock="1"/>
      </w:r>
      <w:r w:rsidR="0074311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Cook et al. 2012)","plainTextFormattedCitation":"(Cook et al. 2012)","previouslyFormattedCitation":"(Cook et al. 2012)"},"properties":{"noteIndex":0},"schema":"https://github.com/citation-style-language/schema/raw/master/csl-citation.json"}</w:instrText>
      </w:r>
      <w:r w:rsidRPr="006804EA">
        <w:fldChar w:fldCharType="separate"/>
      </w:r>
      <w:r w:rsidR="0078651C" w:rsidRPr="0078651C">
        <w:rPr>
          <w:noProof/>
        </w:rPr>
        <w:t>(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F4E3B9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7D3E20">
        <w:fldChar w:fldCharType="separate"/>
      </w:r>
      <w:r w:rsidR="0078651C" w:rsidRPr="0078651C">
        <w:rPr>
          <w:noProof/>
        </w:rPr>
        <w:t>(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EF75BE">
        <w:fldChar w:fldCharType="separate"/>
      </w:r>
      <w:r w:rsidR="0078651C" w:rsidRPr="0078651C">
        <w:rPr>
          <w:noProof/>
        </w:rPr>
        <w:t>(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74311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Caldwell et al. 2006; Morrell et al. 2005)","plainTextFormattedCitation":"(Caldwell et al. 2006; Morrell et al. 2005)","previouslyFormattedCitation":"(Caldwell et al. 2006; Morrell et al. 2005)"},"properties":{"noteIndex":0},"schema":"https://github.com/citation-style-language/schema/raw/master/csl-citation.json"}</w:instrText>
      </w:r>
      <w:r w:rsidR="0008296B">
        <w:fldChar w:fldCharType="separate"/>
      </w:r>
      <w:r w:rsidR="0078651C" w:rsidRPr="0078651C">
        <w:rPr>
          <w:noProof/>
        </w:rPr>
        <w:t>(Caldwell et al. 2006; Morrell et al. 2005)</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74311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 Wray 2007)","plainTextFormattedCitation":"(Wallace et al. 2014; Wray 2007)","previouslyFormattedCitation":"(Wallace et al. 2014; Wray 2007)"},"properties":{"noteIndex":0},"schema":"https://github.com/citation-style-language/schema/raw/master/csl-citation.json"}</w:instrText>
      </w:r>
      <w:r w:rsidR="00226170">
        <w:fldChar w:fldCharType="separate"/>
      </w:r>
      <w:r w:rsidR="0078651C" w:rsidRPr="0078651C">
        <w:rPr>
          <w:noProof/>
        </w:rPr>
        <w:t>(Wallace et al. 2014; Wray 2007)</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D73850">
        <w:fldChar w:fldCharType="separate"/>
      </w:r>
      <w:r w:rsidR="0078651C" w:rsidRPr="0078651C">
        <w:rPr>
          <w:noProof/>
        </w:rPr>
        <w:t>(Castelletti et al. 2014; Clark et al. 2006;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B6D023B"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743110">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Andorf et al. 2015)","plainTextFormattedCitation":"(Andorf et al. 2015)","previouslyFormattedCitation":"(Andorf et al. 2015)"},"properties":{"noteIndex":0},"schema":"https://github.com/citation-style-language/schema/raw/master/csl-citation.json"}</w:instrText>
      </w:r>
      <w:r w:rsidR="002E2686">
        <w:fldChar w:fldCharType="separate"/>
      </w:r>
      <w:r w:rsidR="0078651C" w:rsidRPr="0078651C">
        <w:rPr>
          <w:noProof/>
        </w:rPr>
        <w:t>(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52E401D"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74311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00EC7849">
        <w:fldChar w:fldCharType="separate"/>
      </w:r>
      <w:r w:rsidR="0078651C" w:rsidRPr="0078651C">
        <w:rPr>
          <w:noProof/>
        </w:rPr>
        <w:t>(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743110">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Mochida et al. 2011; Obayashi et al. 2014; Ozaki et al. 2010; Sarkar, Kim, and Grover 2014; R.J. Schaefer et al. 2014; Ruth Swanson-Wagner et al. 2012; Wen et al. 2018; Zheng and Zhao 2013)","plainTextFormattedCitation":"(Mochida et al. 2011; Obayashi et al. 2014; Ozaki et al. 2010; Sarkar, Kim, and Grover 2014; R.J. Schaefer et al. 2014; Ruth Swanson-Wagner et al. 2012; Wen et al. 2018; Zheng and Zhao 2013)","previouslyFormattedCitation":"(Mochida et al. 2011; Obayashi et al. 2014; Ozaki et al. 2010; Sarkar, Kim, and Grover 2014; R.J. Schaefer et al. 2014; Ruth Swanson-Wagner et al. 2012; Wen et al. 2018; Zheng and Zhao 2013)"},"properties":{"noteIndex":0},"schema":"https://github.com/citation-style-language/schema/raw/master/csl-citation.json"}</w:instrText>
      </w:r>
      <w:r w:rsidR="00EF75BE">
        <w:fldChar w:fldCharType="separate"/>
      </w:r>
      <w:r w:rsidR="0078651C" w:rsidRPr="0078651C">
        <w:rPr>
          <w:noProof/>
        </w:rPr>
        <w:t>(Mochida et al. 2011; Obayashi et al. 2014; Ozaki et al. 2010; Sarkar, Kim, and Grover 2014; R.J. Schaefer et al. 2014; Ruth Swanson-Wagner et al. 2012; Wen et al. 2018; Zheng and Zhao 2013)</w:t>
      </w:r>
      <w:r w:rsidR="00EF75BE">
        <w:fldChar w:fldCharType="end"/>
      </w:r>
      <w:ins w:id="7" w:author="rob" w:date="2018-06-12T12:04:00Z">
        <w:r w:rsidR="002D56D4">
          <w:t xml:space="preserve">, and has been used to characterize GWAS results in </w:t>
        </w:r>
        <w:r w:rsidR="002D56D4" w:rsidRPr="002D56D4">
          <w:rPr>
            <w:i/>
            <w:rPrChange w:id="8" w:author="rob" w:date="2018-06-12T12:05:00Z">
              <w:rPr/>
            </w:rPrChange>
          </w:rPr>
          <w:t>Arabidopsis thaliana</w:t>
        </w:r>
      </w:ins>
      <w:ins w:id="9" w:author="rob" w:date="2018-06-12T12:05:00Z">
        <w:r w:rsidR="002D56D4">
          <w:rPr>
            <w:i/>
          </w:rPr>
          <w:t xml:space="preserve"> </w:t>
        </w:r>
      </w:ins>
      <w:ins w:id="10" w:author="rob" w:date="2018-06-12T12:06:00Z">
        <w:r w:rsidR="002D56D4">
          <w:rPr>
            <w:i/>
          </w:rPr>
          <w:fldChar w:fldCharType="begin" w:fldLock="1"/>
        </w:r>
      </w:ins>
      <w:r w:rsidR="0074311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Angelovici et al. 2017; Chan et al. 2011; Corwin et al. 2016; Lee and Lee 2018)","plainTextFormattedCitation":"(Angelovici et al. 2017; Chan et al. 2011; Corwin et al. 2016; Lee and Lee 2018)","previouslyFormattedCitation":"(Angelovici et al. 2017; Chan et al. 2011; Corwin et al. 2016; Lee and Lee 2018)"},"properties":{"noteIndex":0},"schema":"https://github.com/citation-style-language/schema/raw/master/csl-citation.json"}</w:instrText>
      </w:r>
      <w:r w:rsidR="002D56D4">
        <w:rPr>
          <w:i/>
        </w:rPr>
        <w:fldChar w:fldCharType="separate"/>
      </w:r>
      <w:r w:rsidR="0078651C" w:rsidRPr="0078651C">
        <w:rPr>
          <w:noProof/>
        </w:rPr>
        <w:t>(Angelovici et al. 2017; Chan et al. 2011; Corwin et al. 2016; Lee and Lee 2018)</w:t>
      </w:r>
      <w:ins w:id="11" w:author="rob" w:date="2018-06-12T12:06:00Z">
        <w:r w:rsidR="002D56D4">
          <w:rPr>
            <w:i/>
          </w:rPr>
          <w:fldChar w:fldCharType="end"/>
        </w:r>
      </w:ins>
      <w:ins w:id="12" w:author="rob" w:date="2018-06-12T12:08:00Z">
        <w:r w:rsidR="002D56D4">
          <w:rPr>
            <w:i/>
          </w:rPr>
          <w:t xml:space="preserve"> </w:t>
        </w:r>
      </w:ins>
      <w:r w:rsidR="00EF75BE" w:rsidRPr="00002A0F">
        <w:t>.</w:t>
      </w:r>
    </w:p>
    <w:p w14:paraId="075DA05C" w14:textId="2CFD4604"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74311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Rotival and Petretto 2014; Wolfe, Kohane, and Butte 2005)","plainTextFormattedCitation":"(Rotival and Petretto 2014; Wolfe, Kohane, and Butte 2005)","previouslyFormattedCitation":"(Rotival and Petretto 2014; Wolfe, Kohane, and Butte 2005)"},"properties":{"noteIndex":0},"schema":"https://github.com/citation-style-language/schema/raw/master/csl-citation.json"}</w:instrText>
      </w:r>
      <w:r w:rsidRPr="0056390E">
        <w:fldChar w:fldCharType="separate"/>
      </w:r>
      <w:r w:rsidR="00743110" w:rsidRPr="00743110">
        <w:rPr>
          <w:noProof/>
        </w:rPr>
        <w:t>(Rotival and Petretto 2014; Wolfe, Kohane, and Butte 2005)</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74311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Ritchie et al. 2015)","plainTextFormattedCitation":"(Ritchie et al. 2015)","previouslyFormattedCitation":"(Ritchie et al. 2015)"},"properties":{"noteIndex":0},"schema":"https://github.com/citation-style-language/schema/raw/master/csl-citation.json"}</w:instrText>
      </w:r>
      <w:r>
        <w:fldChar w:fldCharType="separate"/>
      </w:r>
      <w:r w:rsidR="0078651C" w:rsidRPr="0078651C">
        <w:rPr>
          <w:noProof/>
        </w:rPr>
        <w:t>(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74311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M. Li et al. 2008)","plainTextFormattedCitation":"(M. Li et al. 2008)","previouslyFormattedCitation":"(M. Li et al. 2008)"},"properties":{"noteIndex":0},"schema":"https://github.com/citation-style-language/schema/raw/master/csl-citation.json"}</w:instrText>
      </w:r>
      <w:r>
        <w:fldChar w:fldCharType="separate"/>
      </w:r>
      <w:r w:rsidR="0078651C" w:rsidRPr="0078651C">
        <w:rPr>
          <w:noProof/>
        </w:rPr>
        <w:t>(M.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ins w:id="13" w:author="rob" w:date="2018-06-12T13:52:00Z">
        <w:r w:rsidR="0074311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743110">
          <w:rPr>
            <w:rFonts w:ascii="Times New Roman" w:hAnsi="Times New Roman" w:cs="Times New Roman"/>
          </w:rPr>
          <w:instrText> </w:instrText>
        </w:r>
        <w:r w:rsidR="00743110">
          <w:rPr>
            <w:rFonts w:cs="Georgia"/>
          </w:rPr>
          <w:instrText>≤</w:instrText>
        </w:r>
        <w:r w:rsidR="00743110">
          <w:rPr>
            <w:rFonts w:ascii="Times New Roman" w:hAnsi="Times New Roman" w:cs="Times New Roman"/>
          </w:rPr>
          <w:instrText> </w:instrText>
        </w:r>
        <w:r w:rsidR="00743110">
          <w:instrText>1x10-6 tagged one particular coexpression module (4.0-fold enrichment, P-value 0.0029), and this module also had the greatest enrichment (3.4-fold enrichment, P-value 2.6</w:instrText>
        </w:r>
        <w:r w:rsidR="00743110">
          <w:rPr>
            <w:rFonts w:ascii="Times New Roman" w:hAnsi="Times New Roman" w:cs="Times New Roman"/>
          </w:rPr>
          <w:instrText> </w:instrText>
        </w:r>
        <w:r w:rsidR="00743110">
          <w:rPr>
            <w:rFonts w:cs="Georgia"/>
          </w:rPr>
          <w:instrText>×</w:instrText>
        </w:r>
        <w:r w:rsidR="00743110">
          <w:rPr>
            <w:rFonts w:ascii="Times New Roman" w:hAnsi="Times New Roman" w:cs="Times New Roman"/>
          </w:rPr>
          <w:instrText> </w:instrText>
        </w:r>
        <w:r w:rsidR="0074311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743110">
          <w:rPr>
            <w:rFonts w:ascii="Times New Roman" w:hAnsi="Times New Roman" w:cs="Times New Roman"/>
          </w:rPr>
          <w:instrText> </w:instrText>
        </w:r>
        <w:r w:rsidR="00743110">
          <w:rPr>
            <w:rFonts w:cs="Georgia"/>
          </w:rPr>
          <w:instrText>×</w:instrText>
        </w:r>
        <w:r w:rsidR="00743110">
          <w:rPr>
            <w:rFonts w:ascii="Times New Roman" w:hAnsi="Times New Roman" w:cs="Times New Roman"/>
          </w:rPr>
          <w:instrText> </w:instrText>
        </w:r>
        <w:r w:rsidR="0074311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unyavanich et al. 2014; Calabrese et al. 2017; Shim et al. 2018; Taşan et al. 2014)"},"properties":{"noteIndex":0},"schema":"https://github.com/citation-style-language/schema/raw/master/csl-citation.json"}</w:instrText>
        </w:r>
      </w:ins>
      <w:del w:id="14" w:author="rob" w:date="2018-06-12T13:52:00Z">
        <w:r w:rsidR="00743110" w:rsidDel="00743110">
          <w:del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delInstrText>
        </w:r>
        <w:r w:rsidR="00743110" w:rsidDel="00743110">
          <w:rPr>
            <w:rFonts w:ascii="Times New Roman" w:hAnsi="Times New Roman" w:cs="Times New Roman"/>
          </w:rPr>
          <w:delInstrText> </w:delInstrText>
        </w:r>
        <w:r w:rsidR="00743110" w:rsidDel="00743110">
          <w:rPr>
            <w:rFonts w:cs="Georgia"/>
          </w:rPr>
          <w:delInstrText>≤</w:delInstrText>
        </w:r>
        <w:r w:rsidR="00743110" w:rsidDel="00743110">
          <w:rPr>
            <w:rFonts w:ascii="Times New Roman" w:hAnsi="Times New Roman" w:cs="Times New Roman"/>
          </w:rPr>
          <w:delInstrText> </w:delInstrText>
        </w:r>
        <w:r w:rsidR="00743110" w:rsidDel="00743110">
          <w:delInstrText>1x10-6 tagged one particular coexpression module (4.0-fold enrichment, P-value 0.0029), and this module also had the greatest enrichment (3.4-fold enrichment, P-value 2.6</w:delInstrText>
        </w:r>
        <w:r w:rsidR="00743110" w:rsidDel="00743110">
          <w:rPr>
            <w:rFonts w:ascii="Times New Roman" w:hAnsi="Times New Roman" w:cs="Times New Roman"/>
          </w:rPr>
          <w:delInstrText> </w:delInstrText>
        </w:r>
        <w:r w:rsidR="00743110" w:rsidDel="00743110">
          <w:rPr>
            <w:rFonts w:cs="Georgia"/>
          </w:rPr>
          <w:delInstrText>×</w:delInstrText>
        </w:r>
        <w:r w:rsidR="00743110" w:rsidDel="00743110">
          <w:rPr>
            <w:rFonts w:ascii="Times New Roman" w:hAnsi="Times New Roman" w:cs="Times New Roman"/>
          </w:rPr>
          <w:delInstrText> </w:delInstrText>
        </w:r>
        <w:r w:rsidR="00743110" w:rsidDel="00743110">
          <w:del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delInstrText>
        </w:r>
        <w:r w:rsidR="00743110" w:rsidDel="00743110">
          <w:rPr>
            <w:rFonts w:ascii="Times New Roman" w:hAnsi="Times New Roman" w:cs="Times New Roman"/>
          </w:rPr>
          <w:delInstrText> </w:delInstrText>
        </w:r>
        <w:r w:rsidR="00743110" w:rsidDel="00743110">
          <w:rPr>
            <w:rFonts w:cs="Georgia"/>
          </w:rPr>
          <w:delInstrText>×</w:delInstrText>
        </w:r>
        <w:r w:rsidR="00743110" w:rsidDel="00743110">
          <w:rPr>
            <w:rFonts w:ascii="Times New Roman" w:hAnsi="Times New Roman" w:cs="Times New Roman"/>
          </w:rPr>
          <w:delInstrText> </w:delInstrText>
        </w:r>
        <w:r w:rsidR="00743110" w:rsidDel="00743110">
          <w:del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mendeley":{"formattedCitation":"(Bunyavanich et al. 2014; Calabrese et al. 2017; Shim et al. 2018; Taşan et al. 2014)","plainTextFormattedCitation":"(Bunyavanich et al. 2014; Calabrese et al. 2017; Shim et al. 2018; Taşan et al. 2014)","previouslyFormattedCitation":"(Bunyavanich et al. 2014; Calabrese et al. 2017; Taşan et al. 2014)"},"properties":{"noteIndex":0},"schema":"https://github.com/citation-style-language/schema/raw/master/csl-citation.json"}</w:delInstrText>
        </w:r>
      </w:del>
      <w:r w:rsidR="00F946A7">
        <w:fldChar w:fldCharType="separate"/>
      </w:r>
      <w:r w:rsidR="00743110" w:rsidRPr="00743110">
        <w:rPr>
          <w:noProof/>
        </w:rPr>
        <w:t>(Bunyavanich et al. 2014; Calabrese et al. 2017; Shim et al. 2018; Taşan et al. 2014)</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CE3E50"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74311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USDA 2016)","plainTextFormattedCitation":"(USDA 2016)","previouslyFormattedCitation":"(USDA 2016)"},"properties":{"noteIndex":0},"schema":"https://github.com/citation-style-language/schema/raw/master/csl-citation.json"}</w:instrText>
      </w:r>
      <w:r>
        <w:fldChar w:fldCharType="separate"/>
      </w:r>
      <w:r w:rsidR="0078651C" w:rsidRPr="0078651C">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74311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I. Baxter 2010)","plainTextFormattedCitation":"(I. Baxter 2010)","previouslyFormattedCitation":"(I. Baxter 2010)"},"properties":{"noteIndex":0},"schema":"https://github.com/citation-style-language/schema/raw/master/csl-citation.json"}</w:instrText>
      </w:r>
      <w:r>
        <w:fldChar w:fldCharType="separate"/>
      </w:r>
      <w:r w:rsidR="0078651C" w:rsidRPr="0078651C">
        <w:rPr>
          <w:noProof/>
        </w:rPr>
        <w:t>(I. Baxter 2010)</w:t>
      </w:r>
      <w:r>
        <w:fldChar w:fldCharType="end"/>
      </w:r>
      <w:r>
        <w:t>, grain nutritional quality</w:t>
      </w:r>
      <w:r>
        <w:fldChar w:fldCharType="begin" w:fldLock="1"/>
      </w:r>
      <w:r w:rsidR="00743110">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Guerinot and Salt 2017)","plainTextFormattedCitation":"(Guerinot and Salt 2017)","previouslyFormattedCitation":"(Guerinot and Salt 2017)"},"properties":{"noteIndex":0},"schema":"https://github.com/citation-style-language/schema/raw/master/csl-citation.json"}</w:instrText>
      </w:r>
      <w:r>
        <w:fldChar w:fldCharType="separate"/>
      </w:r>
      <w:r w:rsidR="0078651C" w:rsidRPr="0078651C">
        <w:rPr>
          <w:noProof/>
        </w:rPr>
        <w:t>(Guerinot and Salt 2017)</w:t>
      </w:r>
      <w:r>
        <w:fldChar w:fldCharType="end"/>
      </w:r>
      <w:r w:rsidR="00AF6436">
        <w:t>,</w:t>
      </w:r>
      <w:r>
        <w:t xml:space="preserve"> and plant physiology</w:t>
      </w:r>
      <w:r>
        <w:fldChar w:fldCharType="begin" w:fldLock="1"/>
      </w:r>
      <w:r w:rsidR="0074311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I. R. Baxter et al. 2008)","plainTextFormattedCitation":"(I. R. Baxter et al. 2008)","previouslyFormattedCitation":"(I. R. Baxter et al. 2008)"},"properties":{"noteIndex":0},"schema":"https://github.com/citation-style-language/schema/raw/master/csl-citation.json"}</w:instrText>
      </w:r>
      <w:r>
        <w:fldChar w:fldCharType="separate"/>
      </w:r>
      <w:r w:rsidR="0078651C" w:rsidRPr="0078651C">
        <w:rPr>
          <w:noProof/>
        </w:rPr>
        <w:t>(I. R.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1C401A">
      <w:pPr>
        <w:pStyle w:val="Heading2"/>
        <w:spacing w:line="360" w:lineRule="auto"/>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77777777" w:rsidR="00DB272B" w:rsidRDefault="00AF201D" w:rsidP="001C401A">
      <w:pPr>
        <w:spacing w:line="360" w:lineRule="auto"/>
        <w:rPr>
          <w:ins w:id="15" w:author="rob" w:date="2018-06-12T14:35: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65428D6" w:rsidR="00F42CCC" w:rsidRDefault="00DB272B" w:rsidP="001C401A">
      <w:pPr>
        <w:spacing w:line="360" w:lineRule="auto"/>
      </w:pPr>
      <w:ins w:id="16" w:author="rob" w:date="2018-06-12T14:35:00Z">
        <w:r>
          <w:t>Camoco uses common filetypes for gene-expression, GWAS and species specific reference data (</w:t>
        </w:r>
      </w:ins>
      <w:ins w:id="17" w:author="rob" w:date="2018-06-12T14:42:00Z">
        <w:r w:rsidR="00714E6D">
          <w:t xml:space="preserve">e.g. OBO, </w:t>
        </w:r>
      </w:ins>
      <w:bookmarkStart w:id="18" w:name="_GoBack"/>
      <w:bookmarkEnd w:id="18"/>
      <w:ins w:id="19" w:author="rob" w:date="2018-06-12T14:35:00Z">
        <w:r>
          <w:t xml:space="preserve">FASTA, GFF) </w:t>
        </w:r>
      </w:ins>
      <w:ins w:id="20" w:author="rob" w:date="2018-06-12T14:36:00Z">
        <w:r>
          <w:t>to build internal databases.</w:t>
        </w:r>
      </w:ins>
      <w:ins w:id="21" w:author="rob" w:date="2018-06-12T14:37:00Z">
        <w:r>
          <w:t xml:space="preserve"> The framework</w:t>
        </w:r>
      </w:ins>
      <w:ins w:id="22" w:author="rob" w:date="2018-06-12T14:38:00Z">
        <w:r>
          <w:t xml:space="preserve"> offers a unified command line interface</w:t>
        </w:r>
      </w:ins>
      <w:ins w:id="23" w:author="rob" w:date="2018-06-12T14:41:00Z">
        <w:r w:rsidR="000043FA">
          <w:t xml:space="preserve"> to the components described above</w:t>
        </w:r>
      </w:ins>
      <w:ins w:id="24" w:author="rob" w:date="2018-06-12T14:38:00Z">
        <w:r>
          <w:t xml:space="preserve"> but</w:t>
        </w:r>
      </w:ins>
      <w:ins w:id="25" w:author="rob" w:date="2018-06-12T14:37:00Z">
        <w:r>
          <w:t xml:space="preserve"> can</w:t>
        </w:r>
      </w:ins>
      <w:ins w:id="26" w:author="rob" w:date="2018-06-12T14:38:00Z">
        <w:r>
          <w:t xml:space="preserve"> also</w:t>
        </w:r>
      </w:ins>
      <w:ins w:id="27" w:author="rob" w:date="2018-06-12T14:37:00Z">
        <w:r>
          <w:t xml:space="preserve"> be used through its python API to integrate into other workflows.</w:t>
        </w:r>
      </w:ins>
      <w:ins w:id="28" w:author="rob" w:date="2018-06-12T14:38:00Z">
        <w:r w:rsidR="00B00C41">
          <w:t xml:space="preserve"> Docker images and containers are also available to run Camoco using cloud infrastructure.</w:t>
        </w:r>
      </w:ins>
      <w:ins w:id="29" w:author="rob" w:date="2018-06-12T14:36:00Z">
        <w:r>
          <w:t xml:space="preserve">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C401A">
      <w:pPr>
        <w:pStyle w:val="Heading4"/>
        <w:spacing w:line="360" w:lineRule="auto"/>
      </w:pPr>
      <w:r w:rsidRPr="00C36685">
        <w:t>Generating co-expression networks from diverse transcriptional data</w:t>
      </w:r>
    </w:p>
    <w:p w14:paraId="268B9343" w14:textId="6CC2ECA4"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Robert J. Schaefer, Briskine, Springer, and Myers 2014; R. Swanson-Wagner et al. 2012)","plainTextFormattedCitation":"(Robert J. Schaefer, Briskine, Springer, and Myers 2014; R. Swanson-Wagner et al. 2012)","previouslyFormattedCitation":"(Robert J. Schaefer, Briskine, Springer, and Myers 2014; R. Swanson-Wagner et al. 2012)"},"properties":{"noteIndex":0},"schema":"https://github.com/citation-style-language/schema/raw/master/csl-citation.json"}</w:instrText>
      </w:r>
      <w:r w:rsidR="00456B26">
        <w:fldChar w:fldCharType="separate"/>
      </w:r>
      <w:r w:rsidR="0078651C" w:rsidRPr="0078651C">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74311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R.J. Schaefer, Michno, and Myers 2016)","plainTextFormattedCitation":"(R.J. Schaefer, Michno, and Myers 2016)","previouslyFormattedCitation":"(R.J. Schaefer, Michno, and Myers 2016)"},"properties":{"noteIndex":0},"schema":"https://github.com/citation-style-language/schema/raw/master/csl-citation.json"}</w:instrText>
      </w:r>
      <w:r w:rsidR="007F4EAC">
        <w:fldChar w:fldCharType="separate"/>
      </w:r>
      <w:r w:rsidR="0078651C" w:rsidRPr="0078651C">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EFF3F7E"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rsidR="00D34056">
        <w:fldChar w:fldCharType="separate"/>
      </w:r>
      <w:r w:rsidR="0078651C" w:rsidRPr="0078651C">
        <w:rPr>
          <w:noProof/>
        </w:rPr>
        <w:t>(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rsidR="00D31E29">
        <w:fldChar w:fldCharType="separate"/>
      </w:r>
      <w:r w:rsidR="0078651C" w:rsidRPr="0078651C">
        <w:rPr>
          <w:noProof/>
        </w:rPr>
        <w:t>(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5E965FB"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C401A">
      <w:pPr>
        <w:pStyle w:val="Heading4"/>
        <w:spacing w:line="360" w:lineRule="auto"/>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C401A">
      <w:pPr>
        <w:pStyle w:val="Heading4"/>
        <w:spacing w:line="360" w:lineRule="auto"/>
      </w:pPr>
      <w:r>
        <w:t>Evaluation of the Camoco framework</w:t>
      </w:r>
    </w:p>
    <w:p w14:paraId="50E2EA3F" w14:textId="21B7EA5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C81430">
        <w:fldChar w:fldCharType="separate"/>
      </w:r>
      <w:r w:rsidR="0078651C" w:rsidRPr="0078651C">
        <w:rPr>
          <w:noProof/>
        </w:rPr>
        <w:t>(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1365345"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1C401A">
      <w:pPr>
        <w:pStyle w:val="Heading4"/>
        <w:spacing w:line="360" w:lineRule="auto"/>
      </w:pPr>
      <w:r>
        <w:t>Simulated GWAS datasets s</w:t>
      </w:r>
      <w:r w:rsidR="00AA6D61">
        <w:t>how robust co-expression s</w:t>
      </w:r>
      <w:r w:rsidR="00F43151">
        <w:t>ignal to MCR</w:t>
      </w:r>
      <w:r w:rsidR="001A50B4">
        <w:t xml:space="preserve"> and FCR</w:t>
      </w:r>
    </w:p>
    <w:p w14:paraId="1CA74236" w14:textId="17297738" w:rsidR="009838D1" w:rsidRDefault="00727EAC" w:rsidP="001C401A">
      <w:pPr>
        <w:spacing w:line="360" w:lineRule="auto"/>
      </w:pPr>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1C401A">
      <w:pPr>
        <w:pStyle w:val="Heading4"/>
        <w:spacing w:line="360" w:lineRule="auto"/>
      </w:pPr>
      <w:r>
        <w:t>H</w:t>
      </w:r>
      <w:r w:rsidR="00817D7D">
        <w:t>igh-priority candidate causal genes under ionomic GWAS loci</w:t>
      </w:r>
    </w:p>
    <w:p w14:paraId="499682D5" w14:textId="1DCE6BEB"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74311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I. Baxter and Dilkes 2012)","plainTextFormattedCitation":"(I. Baxter and Dilkes 2012)","previouslyFormattedCitation":"(I. Baxter and Dilkes 2012)"},"properties":{"noteIndex":0},"schema":"https://github.com/citation-style-language/schema/raw/master/csl-citation.json"}</w:instrText>
      </w:r>
      <w:r w:rsidR="00075B59">
        <w:fldChar w:fldCharType="separate"/>
      </w:r>
      <w:r w:rsidR="0078651C" w:rsidRPr="0078651C">
        <w:rPr>
          <w:noProof/>
        </w:rPr>
        <w:t>(I.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Ziegler et al. 2017)","plainTextFormattedCitation":"(Ziegler et al. 2017)","previouslyFormattedCitation":"(Ziegler et al. 2017)"},"properties":{"noteIndex":0},"schema":"https://github.com/citation-style-language/schema/raw/master/csl-citation.json"}</w:instrText>
      </w:r>
      <w:r w:rsidR="00711FC0">
        <w:fldChar w:fldCharType="separate"/>
      </w:r>
      <w:r w:rsidR="0078651C" w:rsidRPr="0078651C">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D4557F">
        <w:fldChar w:fldCharType="separate"/>
      </w:r>
      <w:r w:rsidR="0078651C" w:rsidRPr="0078651C">
        <w:rPr>
          <w:noProof/>
        </w:rPr>
        <w:t>(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A576F1">
        <w:fldChar w:fldCharType="separate"/>
      </w:r>
      <w:r w:rsidR="0078651C" w:rsidRPr="0078651C">
        <w:rPr>
          <w:noProof/>
        </w:rPr>
        <w:t>(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rsidP="001C401A">
      <w:pPr>
        <w:pStyle w:val="Heading2"/>
        <w:spacing w:line="360" w:lineRule="auto"/>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1C401A">
      <w:pPr>
        <w:pStyle w:val="Heading4"/>
        <w:spacing w:line="360" w:lineRule="auto"/>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6203EE8A"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rsidR="00404981" w:rsidRPr="009E6F05">
        <w:fldChar w:fldCharType="separate"/>
      </w:r>
      <w:r w:rsidR="0078651C" w:rsidRPr="0078651C">
        <w:rPr>
          <w:noProof/>
        </w:rPr>
        <w:t>(I. R.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743110">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I. Baxter et al. 2003)","plainTextFormattedCitation":"(I. Baxter et al. 2003)","previouslyFormattedCitation":"(I. Baxter et al. 2003)"},"properties":{"noteIndex":0},"schema":"https://github.com/citation-style-language/schema/raw/master/csl-citation.json"}</w:instrText>
      </w:r>
      <w:r w:rsidR="00404981">
        <w:fldChar w:fldCharType="separate"/>
      </w:r>
      <w:r w:rsidR="0078651C" w:rsidRPr="0078651C">
        <w:rPr>
          <w:noProof/>
        </w:rPr>
        <w:t>(I.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74311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Badri et al. 2007)","plainTextFormattedCitation":"(Badri et al. 2007)","previouslyFormattedCitation":"(Badri et al. 2007)"},"properties":{"noteIndex":0},"schema":"https://github.com/citation-style-language/schema/raw/master/csl-citation.json"}</w:instrText>
      </w:r>
      <w:r w:rsidR="00404981">
        <w:fldChar w:fldCharType="separate"/>
      </w:r>
      <w:r w:rsidR="0078651C" w:rsidRPr="0078651C">
        <w:rPr>
          <w:noProof/>
        </w:rPr>
        <w:t>(Badri et al. 2007)</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30"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6A5526C5"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Winkler and Freeling 1994)","plainTextFormattedCitation":"(Winkler and Freeling 1994)","previouslyFormattedCitation":"(Winkler and Freeling 1994)"},"properties":{"noteIndex":0},"schema":"https://github.com/citation-style-language/schema/raw/master/csl-citation.json"}</w:instrText>
      </w:r>
      <w:r w:rsidRPr="00A570DC">
        <w:fldChar w:fldCharType="separate"/>
      </w:r>
      <w:r w:rsidR="0078651C" w:rsidRPr="0078651C">
        <w:rPr>
          <w:noProof/>
        </w:rPr>
        <w:t>(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74311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Lawit et al. 2010)","plainTextFormattedCitation":"(Lawit et al. 2010)","previouslyFormattedCitation":"(Lawit et al. 2010)"},"properties":{"noteIndex":0},"schema":"https://github.com/citation-style-language/schema/raw/master/csl-citation.json"}</w:instrText>
      </w:r>
      <w:r>
        <w:fldChar w:fldCharType="separate"/>
      </w:r>
      <w:r w:rsidR="0078651C" w:rsidRPr="0078651C">
        <w:rPr>
          <w:noProof/>
        </w:rPr>
        <w:t>(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74311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Fu et al. 2016)","plainTextFormattedCitation":"(Fu et al. 2016)","previouslyFormattedCitation":"(Fu et al. 2016)"},"properties":{"noteIndex":0},"schema":"https://github.com/citation-style-language/schema/raw/master/csl-citation.json"}</w:instrText>
      </w:r>
      <w:r>
        <w:fldChar w:fldCharType="separate"/>
      </w:r>
      <w:r w:rsidR="0078651C" w:rsidRPr="0078651C">
        <w:rPr>
          <w:noProof/>
        </w:rPr>
        <w:t>(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5F9DCBA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Winkler and Freeling 1994)","plainTextFormattedCitation":"(Winkler and Freeling 1994)","previouslyFormattedCitation":"(Winkler and Freeling 1994)"},"properties":{"noteIndex":0},"schema":"https://github.com/citation-style-language/schema/raw/master/csl-citation.json"}</w:instrText>
      </w:r>
      <w:r>
        <w:fldChar w:fldCharType="separate"/>
      </w:r>
      <w:r w:rsidR="0078651C" w:rsidRPr="0078651C">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743110">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QTeller n.d.; Wang et al. 2009)","plainTextFormattedCitation":"(QTeller n.d.; Wang et al. 2009)","previouslyFormattedCitation":"(QTeller n.d.; Wang et al. 2009)"},"properties":{"noteIndex":0},"schema":"https://github.com/citation-style-language/schema/raw/master/csl-citation.json"}</w:instrText>
      </w:r>
      <w:r>
        <w:fldChar w:fldCharType="separate"/>
      </w:r>
      <w:r w:rsidR="0078651C" w:rsidRPr="0078651C">
        <w:rPr>
          <w:noProof/>
        </w:rPr>
        <w:t>(QTeller n.d.; Wang et al. 2009)</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743110">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Asaro et al. 2016)","plainTextFormattedCitation":"(Asaro et al. 2016)","previouslyFormattedCitation":"(Asaro et al. 2016)"},"properties":{"noteIndex":0},"schema":"https://github.com/citation-style-language/schema/raw/master/csl-citation.json"}</w:instrText>
      </w:r>
      <w:r>
        <w:fldChar w:fldCharType="separate"/>
      </w:r>
      <w:r w:rsidR="0078651C" w:rsidRPr="0078651C">
        <w:rPr>
          <w:noProof/>
        </w:rPr>
        <w:t>(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31" w:name="_Ref487125611"/>
      <w:r>
        <w:t>Discussion</w:t>
      </w:r>
      <w:bookmarkEnd w:id="30"/>
      <w:bookmarkEnd w:id="31"/>
    </w:p>
    <w:p w14:paraId="0DCBCE29" w14:textId="61975200"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8446EC" w:rsidRPr="008446EC">
        <w:fldChar w:fldCharType="separate"/>
      </w:r>
      <w:r w:rsidR="0078651C" w:rsidRPr="0078651C">
        <w:rPr>
          <w:noProof/>
        </w:rPr>
        <w:t>(Castelletti et al. 2014; Clark et al. 2006;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624A03">
        <w:fldChar w:fldCharType="separate"/>
      </w:r>
      <w:r w:rsidR="0078651C" w:rsidRPr="0078651C">
        <w:rPr>
          <w:noProof/>
        </w:rPr>
        <w:t>(Wallace et al. 2014)</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692425B5"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850126" w:rsidRPr="00850126">
        <w:fldChar w:fldCharType="separate"/>
      </w:r>
      <w:r w:rsidR="0078651C" w:rsidRPr="0078651C">
        <w:rPr>
          <w:noProof/>
        </w:rPr>
        <w:t>(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6EDEC102"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Robert J. Schaefer, Briskine, Springer, and Myers 2014)","plainTextFormattedCitation":"(Robert J. Schaefer, Briskine, Springer, and Myers 2014)","previouslyFormattedCitation":"(Robert J. Schaefer, Briskine, Springer, and Myers 2014)"},"properties":{"noteIndex":0},"schema":"https://github.com/citation-style-language/schema/raw/master/csl-citation.json"}</w:instrText>
      </w:r>
      <w:r w:rsidR="009029D0">
        <w:fldChar w:fldCharType="separate"/>
      </w:r>
      <w:r w:rsidR="0078651C" w:rsidRPr="0078651C">
        <w:rPr>
          <w:noProof/>
        </w:rPr>
        <w:t>(Robert J. Schaefer, Briskine, Springer, and Myers 201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32" w:name="_Ref463088833"/>
      <w:r>
        <w:t>Methods</w:t>
      </w:r>
      <w:bookmarkEnd w:id="32"/>
    </w:p>
    <w:p w14:paraId="4DB9B098" w14:textId="77777777" w:rsidR="00134263" w:rsidRDefault="00134263" w:rsidP="00134263">
      <w:pPr>
        <w:pStyle w:val="Heading2"/>
        <w:spacing w:line="360" w:lineRule="auto"/>
      </w:pPr>
      <w:r>
        <w:t>Availability of data and material</w:t>
      </w:r>
    </w:p>
    <w:p w14:paraId="454F547F" w14:textId="7052551C" w:rsidR="00134263" w:rsidRPr="00134263" w:rsidRDefault="00134263" w:rsidP="00134263">
      <w:pPr>
        <w:spacing w:line="360" w:lineRule="auto"/>
      </w:pPr>
      <w:r>
        <w:t>Full GWAS information for all traits studied here are publically available from Ziegler et al.</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FPKM values from RNA-Seq data for the ZmSAM network was used from Stelpflug et al. </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FPKM values for the ZmPAN network is available from Hirsch et al. </w:t>
      </w:r>
      <w:r>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fldChar w:fldCharType="separate"/>
      </w:r>
      <w:r w:rsidR="0078651C" w:rsidRPr="0078651C">
        <w:rPr>
          <w:noProof/>
        </w:rPr>
        <w:t>(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rsidR="00743110">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Camoco Github Repository n.d.)","plainTextFormattedCitation":"(Camoco Github Repository n.d.)","previouslyFormattedCitation":"(Camoco Github Repository n.d.)"},"properties":{"noteIndex":0},"schema":"https://github.com/citation-style-language/schema/raw/master/csl-citation.json"}</w:instrText>
      </w:r>
      <w:r>
        <w:fldChar w:fldCharType="separate"/>
      </w:r>
      <w:r w:rsidR="0078651C" w:rsidRPr="0078651C">
        <w:rPr>
          <w:noProof/>
        </w:rPr>
        <w:t>(Camoco Github Repository n.d.)</w:t>
      </w:r>
      <w:r>
        <w:fldChar w:fldCharType="end"/>
      </w:r>
      <w:r>
        <w:t>.</w:t>
      </w:r>
    </w:p>
    <w:p w14:paraId="28A526A3" w14:textId="77777777" w:rsidR="008D2BA7" w:rsidRDefault="008D2BA7" w:rsidP="001C401A">
      <w:pPr>
        <w:pStyle w:val="Heading2"/>
        <w:spacing w:line="360" w:lineRule="auto"/>
      </w:pPr>
      <w:r>
        <w:t>Software implementation of Camoco</w:t>
      </w:r>
    </w:p>
    <w:p w14:paraId="62C7F429" w14:textId="6946531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46D6C61"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743110">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Camoco Github Repository n.d.)","plainTextFormattedCitation":"(Camoco Github Repository n.d.)","previouslyFormattedCitation":"(Camoco Github Repository n.d.)"},"properties":{"noteIndex":0},"schema":"https://github.com/citation-style-language/schema/raw/master/csl-citation.json"}</w:instrText>
      </w:r>
      <w:r w:rsidR="0018603E">
        <w:fldChar w:fldCharType="separate"/>
      </w:r>
      <w:r w:rsidR="0078651C" w:rsidRPr="0078651C">
        <w:rPr>
          <w:noProof/>
        </w:rPr>
        <w:t>(Camoco Github Repository n.d.)</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commentRangeStart w:id="33"/>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commentRangeEnd w:id="33"/>
      <w:r w:rsidR="00CC18FA">
        <w:rPr>
          <w:rStyle w:val="CommentReference"/>
        </w:rPr>
        <w:commentReference w:id="33"/>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1C3CF151"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w:t>
      </w:r>
    </w:p>
    <w:p w14:paraId="57866215" w14:textId="150E532A" w:rsidR="007255FD" w:rsidRDefault="00330ED2" w:rsidP="001C401A">
      <w:pPr>
        <w:pStyle w:val="Heading3"/>
        <w:spacing w:line="360" w:lineRule="auto"/>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2F50D4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1C401A">
      <w:pPr>
        <w:pStyle w:val="Heading3"/>
        <w:spacing w:line="360" w:lineRule="auto"/>
      </w:pPr>
      <w:r>
        <w:t xml:space="preserve">ZmRoot: A </w:t>
      </w:r>
      <w:r w:rsidR="009B716E">
        <w:t>genotypically diverse maize root co-expression network</w:t>
      </w:r>
    </w:p>
    <w:p w14:paraId="3C08C986" w14:textId="2808E529"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74311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Lindgreen 2012)","plainTextFormattedCitation":"(Lindgreen 2012)","previouslyFormattedCitation":"(Lindgreen 2012)"},"properties":{"noteIndex":0},"schema":"https://github.com/citation-style-language/schema/raw/master/csl-citation.json"}</w:instrText>
      </w:r>
      <w:r>
        <w:fldChar w:fldCharType="separate"/>
      </w:r>
      <w:r w:rsidR="0078651C" w:rsidRPr="0078651C">
        <w:rPr>
          <w:noProof/>
        </w:rPr>
        <w:t>(Lindgreen 201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74311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H. Li and Durbin 2009; Schubert et al. 2014)","plainTextFormattedCitation":"(H. Li and Durbin 2009; Schubert et al. 2014)","previouslyFormattedCitation":"(H. Li and Durbin 2009; Schubert et al. 2014)"},"properties":{"noteIndex":0},"schema":"https://github.com/citation-style-language/schema/raw/master/csl-citation.json"}</w:instrText>
      </w:r>
      <w:r w:rsidRPr="00BE2819">
        <w:fldChar w:fldCharType="separate"/>
      </w:r>
      <w:r w:rsidR="0078651C" w:rsidRPr="0078651C">
        <w:rPr>
          <w:noProof/>
        </w:rPr>
        <w:t>(H. Li and Durbin 2009; Schubert et al. 2014)</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C8D65B1"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74311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Anders, Pyl, and Huber 2014)","plainTextFormattedCitation":"(Anders, Pyl, and Huber 2014)","previouslyFormattedCitation":"(Anders, Pyl, and Huber 2014)"},"properties":{"noteIndex":0},"schema":"https://github.com/citation-style-language/schema/raw/master/csl-citation.json"}</w:instrText>
      </w:r>
      <w:r>
        <w:fldChar w:fldCharType="separate"/>
      </w:r>
      <w:r w:rsidR="0078651C" w:rsidRPr="0078651C">
        <w:rPr>
          <w:noProof/>
        </w:rPr>
        <w:t>(Anders, Pyl, and Huber 2014)</w:t>
      </w:r>
      <w:r>
        <w:fldChar w:fldCharType="end"/>
      </w:r>
      <w:r w:rsidR="009C2CAC">
        <w:t>,</w:t>
      </w:r>
      <w:r w:rsidR="0018603E">
        <w:t xml:space="preserve"> available on GitHub</w:t>
      </w:r>
      <w:r w:rsidR="0018603E">
        <w:fldChar w:fldCharType="begin" w:fldLock="1"/>
      </w:r>
      <w:r w:rsidR="00743110">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MixedHTSeq GitHub Repository n.d.)","plainTextFormattedCitation":"(MixedHTSeq GitHub Repository n.d.)","previouslyFormattedCitation":"(MixedHTSeq GitHub Repository n.d.)"},"properties":{"noteIndex":0},"schema":"https://github.com/citation-style-language/schema/raw/master/csl-citation.json"}</w:instrText>
      </w:r>
      <w:r w:rsidR="0018603E">
        <w:fldChar w:fldCharType="separate"/>
      </w:r>
      <w:r w:rsidR="0078651C" w:rsidRPr="0078651C">
        <w:rPr>
          <w:noProof/>
        </w:rPr>
        <w:t>(MixedHTSeq GitHub Repository n.d.)</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jc w:val="left"/>
        <w:rPr>
          <w:rFonts w:eastAsiaTheme="minorEastAsia"/>
        </w:rPr>
      </w:pPr>
      <w:bookmarkStart w:id="34" w:name="_Ref447101528"/>
      <w:r w:rsidRPr="0045686C">
        <w:rPr>
          <w:rFonts w:eastAsiaTheme="minorEastAsia"/>
        </w:rPr>
        <w:t>Eq.</w:t>
      </w:r>
      <w:r w:rsidR="00145345">
        <w:rPr>
          <w:rFonts w:eastAsiaTheme="minorEastAsia"/>
        </w:rPr>
        <w:t xml:space="preserve"> </w:t>
      </w:r>
      <w:r w:rsidRPr="0045686C">
        <w:rPr>
          <w:rFonts w:eastAsiaTheme="minorEastAsia"/>
        </w:rPr>
        <w:t>1</w:t>
      </w:r>
      <w:bookmarkEnd w:id="34"/>
    </w:p>
    <w:p w14:paraId="5CFBC04F" w14:textId="0BB2F23A" w:rsidR="00EF5E7C" w:rsidRDefault="002A41DF">
      <w:pPr>
        <w:spacing w:line="360" w:lineRule="auto"/>
        <w:ind w:firstLine="720"/>
        <w:jc w:val="left"/>
        <w:pPrChange w:id="35" w:author="rob" w:date="2018-06-11T15:15: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w:del w:id="36" w:author="rob" w:date="2018-06-11T15:12:00Z">
                  <m:rPr>
                    <m:sty m:val="p"/>
                  </m:rPr>
                  <w:rPr>
                    <w:rFonts w:ascii="Cambria Math" w:hAnsi="Cambria Math"/>
                  </w:rPr>
                  <m:t>-</m:t>
                </w:del>
              </m:r>
              <m:r>
                <w:del w:id="37" w:author="rob" w:date="2018-06-11T15:12:00Z">
                  <w:rPr>
                    <w:rFonts w:ascii="Cambria Math" w:hAnsi="Cambria Math"/>
                  </w:rPr>
                  <m:t>E</m:t>
                </w:del>
              </m:r>
              <m:d>
                <m:dPr>
                  <m:ctrlPr>
                    <w:del w:id="38" w:author="rob" w:date="2018-06-11T15:12:00Z">
                      <w:rPr>
                        <w:rFonts w:ascii="Cambria Math" w:hAnsi="Cambria Math"/>
                      </w:rPr>
                    </w:del>
                  </m:ctrlPr>
                </m:dPr>
                <m:e>
                  <m:r>
                    <w:del w:id="39" w:author="rob" w:date="2018-06-11T15:12:00Z">
                      <w:rPr>
                        <w:rFonts w:ascii="Cambria Math" w:hAnsi="Cambria Math"/>
                      </w:rPr>
                      <m:t>X</m:t>
                    </w:del>
                  </m:r>
                </m:e>
              </m:d>
              <m:r>
                <w:ins w:id="40" w:author="rob" w:date="2018-06-11T15:15:00Z">
                  <w:rPr>
                    <w:rFonts w:ascii="Cambria Math" w:hAnsi="Cambria Math"/>
                  </w:rPr>
                  <m:t xml:space="preserve">× </m:t>
                </w:ins>
              </m:r>
              <m:rad>
                <m:radPr>
                  <m:degHide m:val="1"/>
                  <m:ctrlPr>
                    <w:ins w:id="41" w:author="rob" w:date="2018-06-11T15:15:00Z">
                      <w:rPr>
                        <w:rFonts w:ascii="Cambria Math" w:hAnsi="Cambria Math"/>
                      </w:rPr>
                    </w:ins>
                  </m:ctrlPr>
                </m:radPr>
                <m:deg/>
                <m:e>
                  <m:r>
                    <w:ins w:id="42" w:author="rob" w:date="2018-06-11T15:15:00Z">
                      <w:rPr>
                        <w:rFonts w:ascii="Cambria Math" w:hAnsi="Cambria Math"/>
                      </w:rPr>
                      <m:t>N</m:t>
                    </w:ins>
                  </m:r>
                </m:e>
              </m:rad>
            </m:num>
            <m:den>
              <m:r>
                <w:del w:id="43" w:author="rob" w:date="2018-06-11T15:12:00Z">
                  <w:rPr>
                    <w:rFonts w:ascii="Cambria Math" w:hAnsi="Cambria Math"/>
                  </w:rPr>
                  <m:t>σ</m:t>
                </w:del>
              </m:r>
              <m:r>
                <w:del w:id="44" w:author="rob" w:date="2018-06-11T15:12:00Z">
                  <m:rPr>
                    <m:sty m:val="p"/>
                  </m:rPr>
                  <w:rPr>
                    <w:rFonts w:ascii="Cambria Math" w:hAnsi="Cambria Math"/>
                  </w:rPr>
                  <m:t>(</m:t>
                </w:del>
              </m:r>
              <m:r>
                <w:del w:id="45" w:author="rob" w:date="2018-06-11T15:12:00Z">
                  <w:rPr>
                    <w:rFonts w:ascii="Cambria Math" w:hAnsi="Cambria Math"/>
                  </w:rPr>
                  <m:t>X</m:t>
                </w:del>
              </m:r>
              <m:r>
                <w:del w:id="46" w:author="rob" w:date="2018-06-11T15:12:00Z">
                  <m:rPr>
                    <m:sty m:val="p"/>
                  </m:rPr>
                  <w:rPr>
                    <w:rFonts w:ascii="Cambria Math" w:hAnsi="Cambria Math"/>
                  </w:rPr>
                  <m:t>)</m:t>
                </w:del>
              </m:r>
              <m:r>
                <w:del w:id="47" w:author="rob" w:date="2018-06-11T15:13:00Z">
                  <m:rPr>
                    <m:sty m:val="p"/>
                  </m:rPr>
                  <w:rPr>
                    <w:rFonts w:ascii="Cambria Math" w:hAnsi="Cambria Math"/>
                  </w:rPr>
                  <m:t>/</m:t>
                </w:del>
              </m:r>
              <m:rad>
                <m:radPr>
                  <m:degHide m:val="1"/>
                  <m:ctrlPr>
                    <w:del w:id="48" w:author="rob" w:date="2018-06-11T15:15:00Z">
                      <w:rPr>
                        <w:rFonts w:ascii="Cambria Math" w:hAnsi="Cambria Math"/>
                      </w:rPr>
                    </w:del>
                  </m:ctrlPr>
                </m:radPr>
                <m:deg/>
                <m:e>
                  <m:r>
                    <w:del w:id="49"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50"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51" w:author="rob" w:date="2018-06-11T15:42:00Z">
        <w:r w:rsidR="00DC5A6F">
          <w:t xml:space="preserve"> where local degree is the number of interactions to other genes in the subnetwork and global degree is the </w:t>
        </w:r>
      </w:ins>
      <w:ins w:id="52" w:author="rob" w:date="2018-06-11T15:44:00Z">
        <w:r w:rsidR="00DC5A6F">
          <w:t>total number of interactions a gene has</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jc w:val="left"/>
      </w:pPr>
      <w:bookmarkStart w:id="53" w:name="_Ref447101545"/>
      <w:bookmarkStart w:id="54" w:name="_Ref464049667"/>
      <w:r>
        <w:t>Eq.</w:t>
      </w:r>
      <w:bookmarkEnd w:id="53"/>
      <w:r w:rsidR="00145345">
        <w:t xml:space="preserve"> </w:t>
      </w:r>
      <w:r w:rsidR="0020783F">
        <w:t>2</w:t>
      </w:r>
      <w:bookmarkEnd w:id="54"/>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jc w:val="left"/>
        <w:rPr>
          <w:rFonts w:eastAsiaTheme="minorEastAsia"/>
        </w:rPr>
      </w:pPr>
      <w:bookmarkStart w:id="55" w:name="_Ref447101563"/>
      <w:bookmarkStart w:id="56" w:name="_Ref464738379"/>
      <w:r w:rsidRPr="0045686C">
        <w:rPr>
          <w:rFonts w:eastAsiaTheme="minorEastAsia"/>
        </w:rPr>
        <w:t>Eq.</w:t>
      </w:r>
      <w:bookmarkEnd w:id="55"/>
      <w:r w:rsidR="00145345">
        <w:rPr>
          <w:rFonts w:eastAsiaTheme="minorEastAsia"/>
        </w:rPr>
        <w:t xml:space="preserve"> </w:t>
      </w:r>
      <w:r>
        <w:rPr>
          <w:rFonts w:eastAsiaTheme="minorEastAsia"/>
        </w:rPr>
        <w:t>3</w:t>
      </w:r>
      <w:bookmarkEnd w:id="56"/>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jc w:val="left"/>
      </w:pPr>
      <w:bookmarkStart w:id="57" w:name="_Ref447101571"/>
      <w:r>
        <w:t>Eq.</w:t>
      </w:r>
      <w:r w:rsidR="000853EA">
        <w:t xml:space="preserve"> </w:t>
      </w:r>
      <w:r w:rsidR="00503064">
        <w:t>4</w:t>
      </w:r>
      <w:bookmarkEnd w:id="57"/>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 xml:space="preserve">ber of input </w:t>
      </w:r>
      <w:commentRangeStart w:id="58"/>
      <w:r w:rsidR="00C571E9">
        <w:t>genes</w:t>
      </w:r>
      <w:commentRangeEnd w:id="58"/>
      <w:r w:rsidR="00CC18FA">
        <w:rPr>
          <w:rStyle w:val="CommentReference"/>
        </w:rPr>
        <w:commentReference w:id="58"/>
      </w:r>
      <w:r w:rsidR="00C571E9">
        <w:t>.</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6712DBCE" w:rsidR="00C92B64" w:rsidRDefault="00D03396" w:rsidP="001C401A">
      <w:pPr>
        <w:spacing w:line="360" w:lineRule="auto"/>
      </w:pPr>
      <w:r>
        <w:t>GO</w:t>
      </w:r>
      <w:r w:rsidR="00B0215A">
        <w:fldChar w:fldCharType="begin" w:fldLock="1"/>
      </w:r>
      <w:r w:rsidR="0074311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Harris et al. 2004)","plainTextFormattedCitation":"(Harris et al. 2004)","previouslyFormattedCitation":"(Harris et al. 2004)"},"properties":{"noteIndex":0},"schema":"https://github.com/citation-style-language/schema/raw/master/csl-citation.json"}</w:instrText>
      </w:r>
      <w:r w:rsidR="00B0215A">
        <w:fldChar w:fldCharType="separate"/>
      </w:r>
      <w:r w:rsidR="0078651C" w:rsidRPr="0078651C">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6FF1822E" w:rsidR="00D64D8E" w:rsidRPr="00294A97" w:rsidRDefault="00D64D8E" w:rsidP="001C401A">
      <w:pPr>
        <w:pStyle w:val="Heading3"/>
        <w:spacing w:line="360" w:lineRule="auto"/>
      </w:pPr>
      <w:bookmarkStart w:id="59" w:name="_Ref484125232"/>
      <w:r>
        <w:t>Eq.</w:t>
      </w:r>
      <w:r w:rsidR="00BB1654">
        <w:t xml:space="preserve"> 5</w:t>
      </w:r>
      <w:bookmarkEnd w:id="59"/>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71810087" w:rsidR="005936F2" w:rsidRDefault="005936F2" w:rsidP="001C401A">
      <w:pPr>
        <w:pStyle w:val="Heading3"/>
        <w:spacing w:line="360" w:lineRule="auto"/>
      </w:pPr>
      <w:bookmarkStart w:id="60" w:name="_Ref458775441"/>
      <w:bookmarkStart w:id="61" w:name="_Ref484125256"/>
      <w:r>
        <w:t>Eq.</w:t>
      </w:r>
      <w:r w:rsidR="00220757">
        <w:t xml:space="preserve"> 6</w:t>
      </w:r>
      <w:bookmarkEnd w:id="60"/>
      <w:bookmarkEnd w:id="61"/>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t xml:space="preserve">Adding false candidate genes by expanding </w:t>
      </w:r>
      <w:r w:rsidR="00D04EE5">
        <w:t>SNP-to-gene</w:t>
      </w:r>
      <w:r>
        <w:t xml:space="preserve"> mapping parameters</w:t>
      </w:r>
    </w:p>
    <w:p w14:paraId="78D91B39" w14:textId="63FA340C"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t xml:space="preserve">Maize </w:t>
      </w:r>
      <w:r w:rsidR="00145345">
        <w:t>i</w:t>
      </w:r>
      <w:r w:rsidR="00393ABF">
        <w:t>onome GWAS</w:t>
      </w:r>
    </w:p>
    <w:p w14:paraId="72DBC8DF" w14:textId="44D54D53"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rsidR="009430C5">
        <w:fldChar w:fldCharType="separate"/>
      </w:r>
      <w:r w:rsidR="0078651C" w:rsidRPr="0078651C">
        <w:rPr>
          <w:noProof/>
        </w:rPr>
        <w:t>(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743110">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Davies and Gather 2012)","plainTextFormattedCitation":"(Davies and Gather 2012)","previouslyFormattedCitation":"(Davies and Gather 2012)"},"properties":{"noteIndex":0},"schema":"https://github.com/citation-style-language/schema/raw/master/csl-citation.json"}</w:instrText>
      </w:r>
      <w:r w:rsidR="00800A0A">
        <w:fldChar w:fldCharType="separate"/>
      </w:r>
      <w:r w:rsidR="0078651C" w:rsidRPr="0078651C">
        <w:rPr>
          <w:noProof/>
        </w:rPr>
        <w:t>(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74311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Hung et al. 2012)","plainTextFormattedCitation":"(Hung et al. 2012)","previouslyFormattedCitation":"(Hung et al. 2012)"},"properties":{"noteIndex":0},"schema":"https://github.com/citation-style-language/schema/raw/master/csl-citation.json"}</w:instrText>
      </w:r>
      <w:r w:rsidR="00800A0A">
        <w:fldChar w:fldCharType="separate"/>
      </w:r>
      <w:r w:rsidR="0078651C" w:rsidRPr="0078651C">
        <w:rPr>
          <w:noProof/>
        </w:rPr>
        <w:t>(Hung et al. 2012)</w:t>
      </w:r>
      <w:r w:rsidR="00800A0A">
        <w:fldChar w:fldCharType="end"/>
      </w:r>
      <w:r>
        <w:t>. Joint</w:t>
      </w:r>
      <w:r w:rsidR="0036558F">
        <w:t>-</w:t>
      </w:r>
      <w:r>
        <w:t>linkage analysis was run using TASSEL version 3.0</w:t>
      </w:r>
      <w:r w:rsidR="00800A0A">
        <w:fldChar w:fldCharType="begin" w:fldLock="1"/>
      </w:r>
      <w:r w:rsidR="0074311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Bradbury et al. 2007)","plainTextFormattedCitation":"(Bradbury et al. 2007)","previouslyFormattedCitation":"(Bradbury et al. 2007)"},"properties":{"noteIndex":0},"schema":"https://github.com/citation-style-language/schema/raw/master/csl-citation.json"}</w:instrText>
      </w:r>
      <w:r w:rsidR="00800A0A">
        <w:fldChar w:fldCharType="separate"/>
      </w:r>
      <w:r w:rsidR="0078651C" w:rsidRPr="0078651C">
        <w:rPr>
          <w:noProof/>
        </w:rPr>
        <w:t>(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74311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Elshire et al. 2011)","plainTextFormattedCitation":"(Elshire et al. 2011)","previouslyFormattedCitation":"(Elshire et al. 2011)"},"properties":{"noteIndex":0},"schema":"https://github.com/citation-style-language/schema/raw/master/csl-citation.json"}</w:instrText>
      </w:r>
      <w:r w:rsidR="00800A0A">
        <w:fldChar w:fldCharType="separate"/>
      </w:r>
      <w:r w:rsidR="0078651C" w:rsidRPr="0078651C">
        <w:rPr>
          <w:noProof/>
        </w:rPr>
        <w:t>(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5BF7CFD"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Cook et al. 2012; Tian et al. 2011; Wallace et al. 2014)","plainTextFormattedCitation":"(Cook et al. 2012; Tian et al. 2011; Wallace et al. 2014)","previouslyFormattedCitation":"(Cook et al. 2012; Tian et al. 2011; Wallace et al. 2014)"},"properties":{"noteIndex":0},"schema":"https://github.com/citation-style-language/schema/raw/master/csl-citation.json"}</w:instrText>
      </w:r>
      <w:r w:rsidR="00B45FE3">
        <w:fldChar w:fldCharType="separate"/>
      </w:r>
      <w:r w:rsidR="0078651C" w:rsidRPr="0078651C">
        <w:rPr>
          <w:noProof/>
        </w:rPr>
        <w:t>(Cook et al. 2012; Tian et al. 2011; Wallace et al. 2014)</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1A80241D" w:rsidR="006F36A4" w:rsidRDefault="00393ABF" w:rsidP="001C401A">
      <w:pPr>
        <w:spacing w:line="360" w:lineRule="auto"/>
      </w:pPr>
      <w:r>
        <w:t>The final input SNP dataset contained 28.9 million SNPs obtained from the maize HapMap1</w:t>
      </w:r>
      <w:r w:rsidR="00C557DC">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C557DC">
        <w:fldChar w:fldCharType="separate"/>
      </w:r>
      <w:r w:rsidR="0078651C" w:rsidRPr="0078651C">
        <w:rPr>
          <w:noProof/>
        </w:rPr>
        <w:t>(Gore et al. 2009)</w:t>
      </w:r>
      <w:r w:rsidR="00C557DC">
        <w:fldChar w:fldCharType="end"/>
      </w:r>
      <w:r>
        <w:t>, the maize HapMap2</w:t>
      </w:r>
      <w:r w:rsidR="00C557DC">
        <w:fldChar w:fldCharType="begin" w:fldLock="1"/>
      </w:r>
      <w:r w:rsidR="0074311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Chia et al. 2012)","plainTextFormattedCitation":"(Chia et al. 2012)","previouslyFormattedCitation":"(Chia et al. 2012)"},"properties":{"noteIndex":0},"schema":"https://github.com/citation-style-language/schema/raw/master/csl-citation.json"}</w:instrText>
      </w:r>
      <w:r w:rsidR="00C557DC">
        <w:fldChar w:fldCharType="separate"/>
      </w:r>
      <w:r w:rsidR="0078651C" w:rsidRPr="0078651C">
        <w:rPr>
          <w:noProof/>
        </w:rPr>
        <w:t>(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Chia et al. 2012; Wallace et al. 2014)","plainTextFormattedCitation":"(Chia et al. 2012; Wallace et al. 2014)","previouslyFormattedCitation":"(Chia et al. 2012; Wallace et al. 2014)"},"properties":{"noteIndex":0},"schema":"https://github.com/citation-style-language/schema/raw/master/csl-citation.json"}</w:instrText>
      </w:r>
      <w:r w:rsidR="003F1192">
        <w:fldChar w:fldCharType="separate"/>
      </w:r>
      <w:r w:rsidR="0078651C" w:rsidRPr="0078651C">
        <w:rPr>
          <w:noProof/>
        </w:rPr>
        <w:t>(Chia et al. 2012; Wallace et al. 201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3F1192">
        <w:fldChar w:fldCharType="separate"/>
      </w:r>
      <w:r w:rsidR="0078651C" w:rsidRPr="0078651C">
        <w:rPr>
          <w:noProof/>
        </w:rPr>
        <w:t>(Valdar et al. 2009)</w:t>
      </w:r>
      <w:r w:rsidR="003F1192">
        <w:fldChar w:fldCharType="end"/>
      </w:r>
      <w:r w:rsidR="00145345">
        <w:t>.</w:t>
      </w:r>
    </w:p>
    <w:p w14:paraId="13268F5B" w14:textId="2F14D4A7" w:rsidR="00DF4642" w:rsidRDefault="00DF4642" w:rsidP="001C401A">
      <w:pPr>
        <w:pStyle w:val="Heading2"/>
        <w:spacing w:line="360" w:lineRule="auto"/>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t>Reduced</w:t>
      </w:r>
      <w:r w:rsidR="004802BE">
        <w:t>-</w:t>
      </w:r>
      <w:r>
        <w:t>accession ZmPAN networks</w:t>
      </w:r>
    </w:p>
    <w:p w14:paraId="08B3B8F4" w14:textId="14DFC0B4"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6B521F67" w14:textId="3D5BC768" w:rsidR="00743110" w:rsidRPr="00743110" w:rsidRDefault="003F1192" w:rsidP="00743110">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43110" w:rsidRPr="00743110">
        <w:rPr>
          <w:rFonts w:cs="Times New Roman"/>
          <w:noProof/>
          <w:szCs w:val="24"/>
        </w:rPr>
        <w:t xml:space="preserve">Anders, Simon, Paul Theodor Pyl, and Wolfgang Huber. 2014. “HTSeq - A Python Framework to Work with High-Throughput Sequencing Data.” </w:t>
      </w:r>
      <w:r w:rsidR="00743110" w:rsidRPr="00743110">
        <w:rPr>
          <w:rFonts w:cs="Times New Roman"/>
          <w:i/>
          <w:iCs/>
          <w:noProof/>
          <w:szCs w:val="24"/>
        </w:rPr>
        <w:t>Bioinformatics (Oxford, England)</w:t>
      </w:r>
      <w:r w:rsidR="00743110" w:rsidRPr="00743110">
        <w:rPr>
          <w:rFonts w:cs="Times New Roman"/>
          <w:noProof/>
          <w:szCs w:val="24"/>
        </w:rPr>
        <w:t xml:space="preserve"> 31(2): 166–69. http://bioinformatics.oxfordjournals.org/content/31/2/166 (September 29, 2014).</w:t>
      </w:r>
    </w:p>
    <w:p w14:paraId="488BA356"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Andorf, Carson M et al. 2015. “MaizeGDB Update: New Tools, Data and Interface for the Maize Model Organism Database.” </w:t>
      </w:r>
      <w:r w:rsidRPr="00743110">
        <w:rPr>
          <w:rFonts w:cs="Times New Roman"/>
          <w:i/>
          <w:iCs/>
          <w:noProof/>
          <w:szCs w:val="24"/>
        </w:rPr>
        <w:t>Nucleic acids research</w:t>
      </w:r>
      <w:r w:rsidRPr="00743110">
        <w:rPr>
          <w:rFonts w:cs="Times New Roman"/>
          <w:noProof/>
          <w:szCs w:val="24"/>
        </w:rPr>
        <w:t>: gkv1007. http://nar.oxfordjournals.org/content/early/2015/10/01/nar.gkv1007.full.</w:t>
      </w:r>
    </w:p>
    <w:p w14:paraId="3005E9E4"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Angelovici, Ruthie et al. 2017. “Network-Guided GWAS Improves Identification of Genes Affecting Free Amino Acids.” </w:t>
      </w:r>
      <w:r w:rsidRPr="00743110">
        <w:rPr>
          <w:rFonts w:cs="Times New Roman"/>
          <w:i/>
          <w:iCs/>
          <w:noProof/>
          <w:szCs w:val="24"/>
        </w:rPr>
        <w:t>Plant Physiology</w:t>
      </w:r>
      <w:r w:rsidRPr="00743110">
        <w:rPr>
          <w:rFonts w:cs="Times New Roman"/>
          <w:noProof/>
          <w:szCs w:val="24"/>
        </w:rPr>
        <w:t xml:space="preserve"> 173(1): 872–86. http://www.plantphysiol.org/lookup/doi/10.1104/pp.16.01287.</w:t>
      </w:r>
    </w:p>
    <w:p w14:paraId="6DEAACE3"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Asaro, A. et al. 2016. “The Interaction of Genotype and Environment Determines Variation in the Maize Kernel Ionome.” </w:t>
      </w:r>
      <w:r w:rsidRPr="00743110">
        <w:rPr>
          <w:rFonts w:cs="Times New Roman"/>
          <w:i/>
          <w:iCs/>
          <w:noProof/>
          <w:szCs w:val="24"/>
        </w:rPr>
        <w:t>G3&amp;amp;#58; Genes|Genomes|Genetics</w:t>
      </w:r>
      <w:r w:rsidRPr="00743110">
        <w:rPr>
          <w:rFonts w:cs="Times New Roman"/>
          <w:noProof/>
          <w:szCs w:val="24"/>
        </w:rPr>
        <w:t xml:space="preserve"> 6(December): 4175–83. http://g3journal.org/cgi/doi/10.1534/g3.116.034827.</w:t>
      </w:r>
    </w:p>
    <w:p w14:paraId="5EF7713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adri, D. V. et al. 2007. “Altered Profile of Secondary Metabolites in the Root Exudates of Arabidopsis ATP-Binding Cassette Transporter Mutants.” </w:t>
      </w:r>
      <w:r w:rsidRPr="00743110">
        <w:rPr>
          <w:rFonts w:cs="Times New Roman"/>
          <w:i/>
          <w:iCs/>
          <w:noProof/>
          <w:szCs w:val="24"/>
        </w:rPr>
        <w:t>Plant Physiology</w:t>
      </w:r>
      <w:r w:rsidRPr="00743110">
        <w:rPr>
          <w:rFonts w:cs="Times New Roman"/>
          <w:noProof/>
          <w:szCs w:val="24"/>
        </w:rPr>
        <w:t xml:space="preserve"> 146(2): 762–71. http://www.plantphysiol.org/cgi/doi/10.1104/pp.107.109587.</w:t>
      </w:r>
    </w:p>
    <w:p w14:paraId="55BFCC8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Baxter, Ivan et al. 2003. “Genomic Comparison of P-Type ATPase Ion Pumps in Arabidopsis and Rice 1.” 132(June): 618–28.</w:t>
      </w:r>
    </w:p>
    <w:p w14:paraId="3A157C8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 2010. “Ionomics: The Functional Genomics of Elements.” </w:t>
      </w:r>
      <w:r w:rsidRPr="00743110">
        <w:rPr>
          <w:rFonts w:cs="Times New Roman"/>
          <w:i/>
          <w:iCs/>
          <w:noProof/>
          <w:szCs w:val="24"/>
        </w:rPr>
        <w:t>Briefings in functional genomics</w:t>
      </w:r>
      <w:r w:rsidRPr="00743110">
        <w:rPr>
          <w:rFonts w:cs="Times New Roman"/>
          <w:noProof/>
          <w:szCs w:val="24"/>
        </w:rPr>
        <w:t xml:space="preserve"> 9(2): 149–56. http://www.ncbi.nlm.nih.gov/pubmed/20081216 (October 29, 2012).</w:t>
      </w:r>
    </w:p>
    <w:p w14:paraId="6557370F"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axter, Ivan, and Brian P Dilkes. 2012. “Elemental Profiles Reflect Plant Adaptations to the Environment.” </w:t>
      </w:r>
      <w:r w:rsidRPr="00743110">
        <w:rPr>
          <w:rFonts w:cs="Times New Roman"/>
          <w:i/>
          <w:iCs/>
          <w:noProof/>
          <w:szCs w:val="24"/>
        </w:rPr>
        <w:t>Science (New York, N.Y.)</w:t>
      </w:r>
      <w:r w:rsidRPr="00743110">
        <w:rPr>
          <w:rFonts w:cs="Times New Roman"/>
          <w:noProof/>
          <w:szCs w:val="24"/>
        </w:rPr>
        <w:t xml:space="preserve"> 336(6089): 1661–63. http://www.sciencemag.org/content/336/6089/1661.abstract (October 4, 2015).</w:t>
      </w:r>
    </w:p>
    <w:p w14:paraId="5DE8297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axter, Ivan R. et al. 2014. “Single-Kernel Ionomic Profiles Are Highly Heritable Indicators of Genetic and Environmental Influences on Elemental Accumulation in Maize Grain (Zea Mays).” </w:t>
      </w:r>
      <w:r w:rsidRPr="00743110">
        <w:rPr>
          <w:rFonts w:cs="Times New Roman"/>
          <w:i/>
          <w:iCs/>
          <w:noProof/>
          <w:szCs w:val="24"/>
        </w:rPr>
        <w:t>PLoS ONE</w:t>
      </w:r>
      <w:r w:rsidRPr="00743110">
        <w:rPr>
          <w:rFonts w:cs="Times New Roman"/>
          <w:noProof/>
          <w:szCs w:val="24"/>
        </w:rPr>
        <w:t xml:space="preserve"> 9(1).</w:t>
      </w:r>
    </w:p>
    <w:p w14:paraId="2E8CA7F5"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axter, Ivan R et al. 2008. “The Leaf Ionome as a Multivariable System to Detect a Plant’s Physiological Status.” </w:t>
      </w:r>
      <w:r w:rsidRPr="00743110">
        <w:rPr>
          <w:rFonts w:cs="Times New Roman"/>
          <w:i/>
          <w:iCs/>
          <w:noProof/>
          <w:szCs w:val="24"/>
        </w:rPr>
        <w:t>Proceedings of the National Academy of Sciences of the United States of America</w:t>
      </w:r>
      <w:r w:rsidRPr="00743110">
        <w:rPr>
          <w:rFonts w:cs="Times New Roman"/>
          <w:noProof/>
          <w:szCs w:val="24"/>
        </w:rPr>
        <w:t xml:space="preserve"> 105(33): 12081–86. http://www.pnas.org/content/105/33/12081.abstract (October 2, 2015).</w:t>
      </w:r>
    </w:p>
    <w:p w14:paraId="65142C0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radbury, Peter J et al. 2007. “TASSEL: Software for Association Mapping of Complex Traits in Diverse Samples.” </w:t>
      </w:r>
      <w:r w:rsidRPr="00743110">
        <w:rPr>
          <w:rFonts w:cs="Times New Roman"/>
          <w:i/>
          <w:iCs/>
          <w:noProof/>
          <w:szCs w:val="24"/>
        </w:rPr>
        <w:t>Bioinformatics (Oxford, England)</w:t>
      </w:r>
      <w:r w:rsidRPr="00743110">
        <w:rPr>
          <w:rFonts w:cs="Times New Roman"/>
          <w:noProof/>
          <w:szCs w:val="24"/>
        </w:rPr>
        <w:t xml:space="preserve"> 23(19): 2633–35. http://www.ncbi.nlm.nih.gov/pubmed/17586829 (July 12, 2014).</w:t>
      </w:r>
    </w:p>
    <w:p w14:paraId="51EA1A6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uckler, Edward S et al. 2009. “The Genetic Architecture of Maize Flowering Time.” </w:t>
      </w:r>
      <w:r w:rsidRPr="00743110">
        <w:rPr>
          <w:rFonts w:cs="Times New Roman"/>
          <w:i/>
          <w:iCs/>
          <w:noProof/>
          <w:szCs w:val="24"/>
        </w:rPr>
        <w:t>Science (New York, N.Y.)</w:t>
      </w:r>
      <w:r w:rsidRPr="00743110">
        <w:rPr>
          <w:rFonts w:cs="Times New Roman"/>
          <w:noProof/>
          <w:szCs w:val="24"/>
        </w:rPr>
        <w:t xml:space="preserve"> 325(5941): 714–18. http://www.ncbi.nlm.nih.gov/pubmed/19661422 (October 29, 2012).</w:t>
      </w:r>
    </w:p>
    <w:p w14:paraId="1D04BA8A"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Bunyavanich, Supinda et al. 2014. “Integrated Genome-Wide Association, Coexpression Network, and Expression Single Nucleotide Polymorphism Analysis Identifies Novel Pathway in Allergic Rhinitis.” </w:t>
      </w:r>
      <w:r w:rsidRPr="00743110">
        <w:rPr>
          <w:rFonts w:cs="Times New Roman"/>
          <w:i/>
          <w:iCs/>
          <w:noProof/>
          <w:szCs w:val="24"/>
        </w:rPr>
        <w:t>BMC Medical Genomics</w:t>
      </w:r>
      <w:r w:rsidRPr="00743110">
        <w:rPr>
          <w:rFonts w:cs="Times New Roman"/>
          <w:noProof/>
          <w:szCs w:val="24"/>
        </w:rPr>
        <w:t xml:space="preserve"> 7(1): 48. http://bmcmedgenomics.biomedcentral.com/articles/10.1186/1755-8794-7-48.</w:t>
      </w:r>
    </w:p>
    <w:p w14:paraId="59750C09"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alabrese, Gina M. et al. 2017. “Integrating GWAS and Co-Expression Network Data Identifies Bone Mineral Density Genes SPTBN1 and MARK3 and an Osteoblast Functional Module.” </w:t>
      </w:r>
      <w:r w:rsidRPr="00743110">
        <w:rPr>
          <w:rFonts w:cs="Times New Roman"/>
          <w:i/>
          <w:iCs/>
          <w:noProof/>
          <w:szCs w:val="24"/>
        </w:rPr>
        <w:t>Cell Systems</w:t>
      </w:r>
      <w:r w:rsidRPr="00743110">
        <w:rPr>
          <w:rFonts w:cs="Times New Roman"/>
          <w:noProof/>
          <w:szCs w:val="24"/>
        </w:rPr>
        <w:t xml:space="preserve"> 4(1): 46–59.e4. http://dx.doi.org/10.1016/j.cels.2016.10.014.</w:t>
      </w:r>
    </w:p>
    <w:p w14:paraId="7A5B8F2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aldwell, Katherine S., Joanne Russell, Peter Langridge, and Wayne Powell. 2006. “Extreme Population-Dependent Linkage Disequilibrium Detected in an Inbreeding Plant Species, Hordeum Vulgare.” </w:t>
      </w:r>
      <w:r w:rsidRPr="00743110">
        <w:rPr>
          <w:rFonts w:cs="Times New Roman"/>
          <w:i/>
          <w:iCs/>
          <w:noProof/>
          <w:szCs w:val="24"/>
        </w:rPr>
        <w:t>Genetics</w:t>
      </w:r>
      <w:r w:rsidRPr="00743110">
        <w:rPr>
          <w:rFonts w:cs="Times New Roman"/>
          <w:noProof/>
          <w:szCs w:val="24"/>
        </w:rPr>
        <w:t xml:space="preserve"> 172(1): 557–67.</w:t>
      </w:r>
    </w:p>
    <w:p w14:paraId="2590D6B7"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Camoco Github Repository.” http://github.com/schae234/Camoco.</w:t>
      </w:r>
    </w:p>
    <w:p w14:paraId="4089FFD3"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astelletti, Sara, Roberto Tuberosa, Massimo Pindo, and Silvio Salvi. 2014. “A MITE Transposon Insertion Is Associated with Differential Methylation at the Maize Flowering Time QTL Vgt1.” </w:t>
      </w:r>
      <w:r w:rsidRPr="00743110">
        <w:rPr>
          <w:rFonts w:cs="Times New Roman"/>
          <w:i/>
          <w:iCs/>
          <w:noProof/>
          <w:szCs w:val="24"/>
        </w:rPr>
        <w:t>G3 (Bethesda, Md.)</w:t>
      </w:r>
      <w:r w:rsidRPr="00743110">
        <w:rPr>
          <w:rFonts w:cs="Times New Roman"/>
          <w:noProof/>
          <w:szCs w:val="24"/>
        </w:rPr>
        <w:t xml:space="preserve"> 4(5): 805–12. http://www.pubmedcentral.nih.gov/articlerender.fcgi?artid=4025479&amp;tool=pmcentrez&amp;rendertype=abstract (September 15, 2015).</w:t>
      </w:r>
    </w:p>
    <w:p w14:paraId="09281739"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han, Eva K. F. et al. 2011. “Combining Genome-Wide Association Mapping and Transcriptional Networks to Identify Novel Genes Controlling Glucosinolates in Arabidopsis Thaliana” ed. Greg Gibson. </w:t>
      </w:r>
      <w:r w:rsidRPr="00743110">
        <w:rPr>
          <w:rFonts w:cs="Times New Roman"/>
          <w:i/>
          <w:iCs/>
          <w:noProof/>
          <w:szCs w:val="24"/>
        </w:rPr>
        <w:t>PLoS Biology</w:t>
      </w:r>
      <w:r w:rsidRPr="00743110">
        <w:rPr>
          <w:rFonts w:cs="Times New Roman"/>
          <w:noProof/>
          <w:szCs w:val="24"/>
        </w:rPr>
        <w:t xml:space="preserve"> 9(8): e1001125. http://dx.plos.org/10.1371/journal.pbio.1001125 (July 11, 2016).</w:t>
      </w:r>
    </w:p>
    <w:p w14:paraId="620FA9D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hao, D.-Y. et al. 2011. “Sphingolipids in the Root Play an Important Role in Regulating the Leaf Ionome in Arabidopsis Thaliana.” </w:t>
      </w:r>
      <w:r w:rsidRPr="00743110">
        <w:rPr>
          <w:rFonts w:cs="Times New Roman"/>
          <w:i/>
          <w:iCs/>
          <w:noProof/>
          <w:szCs w:val="24"/>
        </w:rPr>
        <w:t>The Plant Cell</w:t>
      </w:r>
      <w:r w:rsidRPr="00743110">
        <w:rPr>
          <w:rFonts w:cs="Times New Roman"/>
          <w:noProof/>
          <w:szCs w:val="24"/>
        </w:rPr>
        <w:t xml:space="preserve"> 23(3): 1061–81. http://www.plantcell.org/cgi/doi/10.1105/tpc.110.079095.</w:t>
      </w:r>
    </w:p>
    <w:p w14:paraId="0DF2950A"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hia, Jer-Ming et al. 2012. “Maize HapMap2 Identifies Extant Variation from a Genome in Flux.” </w:t>
      </w:r>
      <w:r w:rsidRPr="00743110">
        <w:rPr>
          <w:rFonts w:cs="Times New Roman"/>
          <w:i/>
          <w:iCs/>
          <w:noProof/>
          <w:szCs w:val="24"/>
        </w:rPr>
        <w:t>Nature genetics</w:t>
      </w:r>
      <w:r w:rsidRPr="00743110">
        <w:rPr>
          <w:rFonts w:cs="Times New Roman"/>
          <w:noProof/>
          <w:szCs w:val="24"/>
        </w:rPr>
        <w:t xml:space="preserve"> 44(7): 803–7. http://www.ncbi.nlm.nih.gov/pubmed/22660545 (October 9, 2012).</w:t>
      </w:r>
    </w:p>
    <w:p w14:paraId="2E4C598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743110">
        <w:rPr>
          <w:rFonts w:cs="Times New Roman"/>
          <w:i/>
          <w:iCs/>
          <w:noProof/>
          <w:szCs w:val="24"/>
        </w:rPr>
        <w:t>Nature genetics</w:t>
      </w:r>
      <w:r w:rsidRPr="00743110">
        <w:rPr>
          <w:rFonts w:cs="Times New Roman"/>
          <w:noProof/>
          <w:szCs w:val="24"/>
        </w:rPr>
        <w:t xml:space="preserve"> 38(5): 594–97. http://www.ncbi.nlm.nih.gov/pubmed/16642024 (August 6, 2015).</w:t>
      </w:r>
    </w:p>
    <w:p w14:paraId="42127E8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ook, Jason P et al. 2012. “Genetic Architecture of Maize Kernel Composition in the Nested Association Mapping and Inbred Association Panels.” </w:t>
      </w:r>
      <w:r w:rsidRPr="00743110">
        <w:rPr>
          <w:rFonts w:cs="Times New Roman"/>
          <w:i/>
          <w:iCs/>
          <w:noProof/>
          <w:szCs w:val="24"/>
        </w:rPr>
        <w:t>Plant physiology</w:t>
      </w:r>
      <w:r w:rsidRPr="00743110">
        <w:rPr>
          <w:rFonts w:cs="Times New Roman"/>
          <w:noProof/>
          <w:szCs w:val="24"/>
        </w:rPr>
        <w:t xml:space="preserve"> 158(2): 824–34. http://www.ncbi.nlm.nih.gov/pubmed/22135431 (October 5, 2012).</w:t>
      </w:r>
    </w:p>
    <w:p w14:paraId="5A8D0AF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Corwin, Jason A. et al. 2016. “The Quantitative Basis of the Arabidopsis Innate Immune System to Endemic Pathogens Depends on Pathogen Genetics.” </w:t>
      </w:r>
      <w:r w:rsidRPr="00743110">
        <w:rPr>
          <w:rFonts w:cs="Times New Roman"/>
          <w:i/>
          <w:iCs/>
          <w:noProof/>
          <w:szCs w:val="24"/>
        </w:rPr>
        <w:t>PLoS Genetics</w:t>
      </w:r>
      <w:r w:rsidRPr="00743110">
        <w:rPr>
          <w:rFonts w:cs="Times New Roman"/>
          <w:noProof/>
          <w:szCs w:val="24"/>
        </w:rPr>
        <w:t xml:space="preserve"> 12(2): 1–29.</w:t>
      </w:r>
    </w:p>
    <w:p w14:paraId="6FEB4EB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Davies, Laurie, and Ursula Gather. 2012. “The Identification of Multiple Outliers.” </w:t>
      </w:r>
      <w:r w:rsidRPr="00743110">
        <w:rPr>
          <w:rFonts w:cs="Times New Roman"/>
          <w:i/>
          <w:iCs/>
          <w:noProof/>
          <w:szCs w:val="24"/>
        </w:rPr>
        <w:t>Journal of the American Statistical Association</w:t>
      </w:r>
      <w:r w:rsidRPr="00743110">
        <w:rPr>
          <w:rFonts w:cs="Times New Roman"/>
          <w:noProof/>
          <w:szCs w:val="24"/>
        </w:rPr>
        <w:t>. http://www.tandfonline.com/doi/abs/10.1080/01621459.1993.10476339 (November 20, 2015).</w:t>
      </w:r>
    </w:p>
    <w:p w14:paraId="3138D020"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Dongen, Stijn van. 2000. “MCL: A Cluster Algoithm for Graphs.”</w:t>
      </w:r>
    </w:p>
    <w:p w14:paraId="6B953443"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Eisen, M B, P T Spellman, P O Brown, and D Botstein. 1998. “Cluster Analysis and Display of Genome-Wide Expression Patterns.” </w:t>
      </w:r>
      <w:r w:rsidRPr="00743110">
        <w:rPr>
          <w:rFonts w:cs="Times New Roman"/>
          <w:i/>
          <w:iCs/>
          <w:noProof/>
          <w:szCs w:val="24"/>
        </w:rPr>
        <w:t>Proceedings of the National Academy of Sciences</w:t>
      </w:r>
      <w:r w:rsidRPr="00743110">
        <w:rPr>
          <w:rFonts w:cs="Times New Roman"/>
          <w:noProof/>
          <w:szCs w:val="24"/>
        </w:rPr>
        <w:t xml:space="preserve"> 95(25): 14863–68. http://www.pubmedcentral.nih.gov/articlerender.fcgi?artid=24541&amp;tool=pmcentrez&amp;rendertype=abstract%5Cnhttp://www.pnas.org/cgi/doi/10.1073/pnas.95.25.14863.</w:t>
      </w:r>
    </w:p>
    <w:p w14:paraId="5602E9F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Elshire, Robert J et al. 2011. “A Robust, Simple Genotyping-by-Sequencing (GBS) Approach for High Diversity Species.” </w:t>
      </w:r>
      <w:r w:rsidRPr="00743110">
        <w:rPr>
          <w:rFonts w:cs="Times New Roman"/>
          <w:i/>
          <w:iCs/>
          <w:noProof/>
          <w:szCs w:val="24"/>
        </w:rPr>
        <w:t>PloS one</w:t>
      </w:r>
      <w:r w:rsidRPr="00743110">
        <w:rPr>
          <w:rFonts w:cs="Times New Roman"/>
          <w:noProof/>
          <w:szCs w:val="24"/>
        </w:rPr>
        <w:t xml:space="preserve"> 6(5): e19379. http://www.pubmedcentral.nih.gov/articlerender.fcgi?artid=3087801&amp;tool=pmcentrez&amp;rendertype=abstract (July 9, 2014).</w:t>
      </w:r>
    </w:p>
    <w:p w14:paraId="48D6C435"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743110">
        <w:rPr>
          <w:rFonts w:cs="Times New Roman"/>
          <w:i/>
          <w:iCs/>
          <w:noProof/>
          <w:szCs w:val="24"/>
        </w:rPr>
        <w:t>The Plant Cell</w:t>
      </w:r>
      <w:r w:rsidRPr="00743110">
        <w:rPr>
          <w:rFonts w:cs="Times New Roman"/>
          <w:noProof/>
          <w:szCs w:val="24"/>
        </w:rPr>
        <w:t xml:space="preserve"> 27(October): tpc.15.00394. http://www.plantcell.org/lookup/doi/10.1105/tpc.15.00394.</w:t>
      </w:r>
    </w:p>
    <w:p w14:paraId="7231FB6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Fu, Jingye et al. 2016. “A Tandem Array of </w:t>
      </w:r>
      <w:r w:rsidRPr="00743110">
        <w:rPr>
          <w:rFonts w:cs="Times New Roman"/>
          <w:i/>
          <w:iCs/>
          <w:noProof/>
          <w:szCs w:val="24"/>
        </w:rPr>
        <w:t>Ent</w:t>
      </w:r>
      <w:r w:rsidRPr="00743110">
        <w:rPr>
          <w:rFonts w:cs="Times New Roman"/>
          <w:noProof/>
          <w:szCs w:val="24"/>
        </w:rPr>
        <w:t xml:space="preserve"> -Kaurene Synthases in Maize with Roles in Gibberellin and More Specialized Metabolism.” </w:t>
      </w:r>
      <w:r w:rsidRPr="00743110">
        <w:rPr>
          <w:rFonts w:cs="Times New Roman"/>
          <w:i/>
          <w:iCs/>
          <w:noProof/>
          <w:szCs w:val="24"/>
        </w:rPr>
        <w:t>Plant Physiology</w:t>
      </w:r>
      <w:r w:rsidRPr="00743110">
        <w:rPr>
          <w:rFonts w:cs="Times New Roman"/>
          <w:noProof/>
          <w:szCs w:val="24"/>
        </w:rPr>
        <w:t xml:space="preserve"> 170(2): 742–51. http://www.plantphysiol.org/lookup/doi/10.1104/pp.15.01727.</w:t>
      </w:r>
    </w:p>
    <w:p w14:paraId="028733B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Ghazalpour, Anatole et al. 2006. “Integrating Genetic and Network Analysis to Characterize Genes Related to Mouse Weight.” ed. Greg Gibson. </w:t>
      </w:r>
      <w:r w:rsidRPr="00743110">
        <w:rPr>
          <w:rFonts w:cs="Times New Roman"/>
          <w:i/>
          <w:iCs/>
          <w:noProof/>
          <w:szCs w:val="24"/>
        </w:rPr>
        <w:t>PLoS genetics</w:t>
      </w:r>
      <w:r w:rsidRPr="00743110">
        <w:rPr>
          <w:rFonts w:cs="Times New Roman"/>
          <w:noProof/>
          <w:szCs w:val="24"/>
        </w:rPr>
        <w:t xml:space="preserve"> 2(8): e130. http://dx.plos.org/10.1371/journal.pgen.0020130 (April 29, 2014).</w:t>
      </w:r>
    </w:p>
    <w:p w14:paraId="17D84A27"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Gore, Michael a et al. 2009. “A First-Generation Haplotype Map of Maize.” </w:t>
      </w:r>
      <w:r w:rsidRPr="00743110">
        <w:rPr>
          <w:rFonts w:cs="Times New Roman"/>
          <w:i/>
          <w:iCs/>
          <w:noProof/>
          <w:szCs w:val="24"/>
        </w:rPr>
        <w:t>Science (New York, N.Y.)</w:t>
      </w:r>
      <w:r w:rsidRPr="00743110">
        <w:rPr>
          <w:rFonts w:cs="Times New Roman"/>
          <w:noProof/>
          <w:szCs w:val="24"/>
        </w:rPr>
        <w:t xml:space="preserve"> 326(5956): 1115–17. http://www.ncbi.nlm.nih.gov/pubmed/19965431 (June 10, 2011).</w:t>
      </w:r>
    </w:p>
    <w:p w14:paraId="5FA17D0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Guerinot, Mary Lou, and David E Salt. 2017. “Fortified Foods and Phytoremediation . Two Sides of the Same Coin 1.” 03755.</w:t>
      </w:r>
    </w:p>
    <w:p w14:paraId="5145811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Harris, M a et al. 2004. “The Gene Ontology (GO) Database and Informatics Resource.” </w:t>
      </w:r>
      <w:r w:rsidRPr="00743110">
        <w:rPr>
          <w:rFonts w:cs="Times New Roman"/>
          <w:i/>
          <w:iCs/>
          <w:noProof/>
          <w:szCs w:val="24"/>
        </w:rPr>
        <w:t>Nucleic acids research</w:t>
      </w:r>
      <w:r w:rsidRPr="00743110">
        <w:rPr>
          <w:rFonts w:cs="Times New Roman"/>
          <w:noProof/>
          <w:szCs w:val="24"/>
        </w:rPr>
        <w:t xml:space="preserve"> 32(Database issue): D258-61. http://www.pubmedcentral.nih.gov/articlerender.fcgi?artid=308770&amp;tool=pmcentrez&amp;rendertype=abstract (October 10, 2012).</w:t>
      </w:r>
    </w:p>
    <w:p w14:paraId="7276B84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Hirsch, Candice N et al. 2014. “Insights into the Maize Pan-Genome and Pan-Transcriptome.” </w:t>
      </w:r>
      <w:r w:rsidRPr="00743110">
        <w:rPr>
          <w:rFonts w:cs="Times New Roman"/>
          <w:i/>
          <w:iCs/>
          <w:noProof/>
          <w:szCs w:val="24"/>
        </w:rPr>
        <w:t>The Plant cell</w:t>
      </w:r>
      <w:r w:rsidRPr="00743110">
        <w:rPr>
          <w:rFonts w:cs="Times New Roman"/>
          <w:noProof/>
          <w:szCs w:val="24"/>
        </w:rPr>
        <w:t xml:space="preserve"> 26(1): 121–35. http://www.plantcell.org/content/early/2014/01/31/tpc.113.119982.abstract (July 14, 2014).</w:t>
      </w:r>
    </w:p>
    <w:p w14:paraId="4F897DD3"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Hung, H-Y et al. 2012. “The Relationship between Parental Genetic or Phenotypic Divergence and Progeny Variation in the Maize Nested Association Mapping Population.” </w:t>
      </w:r>
      <w:r w:rsidRPr="00743110">
        <w:rPr>
          <w:rFonts w:cs="Times New Roman"/>
          <w:i/>
          <w:iCs/>
          <w:noProof/>
          <w:szCs w:val="24"/>
        </w:rPr>
        <w:t>Heredity</w:t>
      </w:r>
      <w:r w:rsidRPr="00743110">
        <w:rPr>
          <w:rFonts w:cs="Times New Roman"/>
          <w:noProof/>
          <w:szCs w:val="24"/>
        </w:rPr>
        <w:t xml:space="preserve"> 108(5): 490–99. http://www.pubmedcentral.nih.gov/articlerender.fcgi?artid=3330692&amp;tool=pmcentrez&amp;rendertype=abstract (November 20, 2015).</w:t>
      </w:r>
    </w:p>
    <w:p w14:paraId="68ACDA4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Katagiri, Takeshi et al. 2005. “An Important Role of Phosphatidic Acid in ABA Signaling during Germination in Arabidopsis Thaliana.” </w:t>
      </w:r>
      <w:r w:rsidRPr="00743110">
        <w:rPr>
          <w:rFonts w:cs="Times New Roman"/>
          <w:i/>
          <w:iCs/>
          <w:noProof/>
          <w:szCs w:val="24"/>
        </w:rPr>
        <w:t>Plant Journal</w:t>
      </w:r>
      <w:r w:rsidRPr="00743110">
        <w:rPr>
          <w:rFonts w:cs="Times New Roman"/>
          <w:noProof/>
          <w:szCs w:val="24"/>
        </w:rPr>
        <w:t xml:space="preserve"> 43(1): 107–17.</w:t>
      </w:r>
    </w:p>
    <w:p w14:paraId="4A3F7CD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Kump, Kristen L et al. 2011. “Genome-Wide Association Study of Quantitative Resistance to Southern Leaf Blight in the Maize Nested Association Mapping Population.” </w:t>
      </w:r>
      <w:r w:rsidRPr="00743110">
        <w:rPr>
          <w:rFonts w:cs="Times New Roman"/>
          <w:i/>
          <w:iCs/>
          <w:noProof/>
          <w:szCs w:val="24"/>
        </w:rPr>
        <w:t>Nature Genetics</w:t>
      </w:r>
      <w:r w:rsidRPr="00743110">
        <w:rPr>
          <w:rFonts w:cs="Times New Roman"/>
          <w:noProof/>
          <w:szCs w:val="24"/>
        </w:rPr>
        <w:t xml:space="preserve"> 43(2): 163–68. http://www.nature.com/doifinder/10.1038/ng.747.</w:t>
      </w:r>
    </w:p>
    <w:p w14:paraId="00A5E94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awit, Shai J. et al. 2010. “Maize Della Proteins Dwarf Plant8 and Dwarf Plant9 as Modulators of Plant Development.” </w:t>
      </w:r>
      <w:r w:rsidRPr="00743110">
        <w:rPr>
          <w:rFonts w:cs="Times New Roman"/>
          <w:i/>
          <w:iCs/>
          <w:noProof/>
          <w:szCs w:val="24"/>
        </w:rPr>
        <w:t>Plant and Cell Physiology</w:t>
      </w:r>
      <w:r w:rsidRPr="00743110">
        <w:rPr>
          <w:rFonts w:cs="Times New Roman"/>
          <w:noProof/>
          <w:szCs w:val="24"/>
        </w:rPr>
        <w:t xml:space="preserve"> 51(11): 1854–68.</w:t>
      </w:r>
    </w:p>
    <w:p w14:paraId="77F3FF9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awrence, Carolyn J et al. 2004. “MaizeGDB, the Community Database for Maize Genetics and Genomics.” </w:t>
      </w:r>
      <w:r w:rsidRPr="00743110">
        <w:rPr>
          <w:rFonts w:cs="Times New Roman"/>
          <w:i/>
          <w:iCs/>
          <w:noProof/>
          <w:szCs w:val="24"/>
        </w:rPr>
        <w:t>Nucleic acids research</w:t>
      </w:r>
      <w:r w:rsidRPr="00743110">
        <w:rPr>
          <w:rFonts w:cs="Times New Roman"/>
          <w:noProof/>
          <w:szCs w:val="24"/>
        </w:rPr>
        <w:t xml:space="preserve"> 32(Database issue): D393-7. http://www.pubmedcentral.nih.gov/articlerender.fcgi?artid=308746&amp;tool=pmcentrez&amp;rendertype=abstract (October 30, 2012).</w:t>
      </w:r>
    </w:p>
    <w:p w14:paraId="66A15524"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Lee, Tak, and Insuk Lee. 2018. “AraGWAB</w:t>
      </w:r>
      <w:r w:rsidRPr="00743110">
        <w:rPr>
          <w:rFonts w:ascii="Times New Roman" w:hAnsi="Times New Roman" w:cs="Times New Roman"/>
          <w:noProof/>
          <w:szCs w:val="24"/>
        </w:rPr>
        <w:t> </w:t>
      </w:r>
      <w:r w:rsidRPr="00743110">
        <w:rPr>
          <w:rFonts w:cs="Times New Roman"/>
          <w:noProof/>
          <w:szCs w:val="24"/>
        </w:rPr>
        <w:t xml:space="preserve">: Network-Based Boosting of Genome-Wide Association Studies in Arabidopsis Thaliana.” </w:t>
      </w:r>
      <w:r w:rsidRPr="00743110">
        <w:rPr>
          <w:rFonts w:cs="Times New Roman"/>
          <w:i/>
          <w:iCs/>
          <w:noProof/>
          <w:szCs w:val="24"/>
        </w:rPr>
        <w:t>Scientific Reports</w:t>
      </w:r>
      <w:r w:rsidRPr="00743110">
        <w:rPr>
          <w:rFonts w:cs="Times New Roman"/>
          <w:noProof/>
          <w:szCs w:val="24"/>
        </w:rPr>
        <w:t xml:space="preserve"> (February): 1–6. http://dx.doi.org/10.1038/s41598-018-21301-4.</w:t>
      </w:r>
    </w:p>
    <w:p w14:paraId="564C333F"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i, Heng, and Richard Durbin. 2009. “Fast and Accurate Short Read Alignment with Burrows-Wheeler Transform.” </w:t>
      </w:r>
      <w:r w:rsidRPr="00743110">
        <w:rPr>
          <w:rFonts w:cs="Times New Roman"/>
          <w:i/>
          <w:iCs/>
          <w:noProof/>
          <w:szCs w:val="24"/>
        </w:rPr>
        <w:t>Bioinformatics (Oxford, England)</w:t>
      </w:r>
      <w:r w:rsidRPr="00743110">
        <w:rPr>
          <w:rFonts w:cs="Times New Roman"/>
          <w:noProof/>
          <w:szCs w:val="24"/>
        </w:rPr>
        <w:t xml:space="preserve"> 25(14): 1754–60. http://www.pubmedcentral.nih.gov/articlerender.fcgi?artid=2705234&amp;tool=pmcentrez&amp;rendertype=abstract (July 9, 2014).</w:t>
      </w:r>
    </w:p>
    <w:p w14:paraId="4456EAA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i, Min et al. 2008. “Modifying the DPClus Algorithm for Identifying Protein Complexes Based on New Topological Structures.” </w:t>
      </w:r>
      <w:r w:rsidRPr="00743110">
        <w:rPr>
          <w:rFonts w:cs="Times New Roman"/>
          <w:i/>
          <w:iCs/>
          <w:noProof/>
          <w:szCs w:val="24"/>
        </w:rPr>
        <w:t>BMC bioinformatics</w:t>
      </w:r>
      <w:r w:rsidRPr="00743110">
        <w:rPr>
          <w:rFonts w:cs="Times New Roman"/>
          <w:noProof/>
          <w:szCs w:val="24"/>
        </w:rPr>
        <w:t xml:space="preserve"> 9(1): 398. http://bmcbioinformatics.biomedcentral.com/articles/10.1186/1471-2105-9-398 (April 28, 2016).</w:t>
      </w:r>
    </w:p>
    <w:p w14:paraId="5575D32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indgreen, Stinus. 2012. “AdapterRemoval: Easy Cleaning of next-Generation Sequencing Reads.” </w:t>
      </w:r>
      <w:r w:rsidRPr="00743110">
        <w:rPr>
          <w:rFonts w:cs="Times New Roman"/>
          <w:i/>
          <w:iCs/>
          <w:noProof/>
          <w:szCs w:val="24"/>
        </w:rPr>
        <w:t>BMC research notes</w:t>
      </w:r>
      <w:r w:rsidRPr="00743110">
        <w:rPr>
          <w:rFonts w:cs="Times New Roman"/>
          <w:noProof/>
          <w:szCs w:val="24"/>
        </w:rPr>
        <w:t xml:space="preserve"> 5(1): 337. http://www.biomedcentral.com/1756-0500/5/337 (September 4, 2015).</w:t>
      </w:r>
    </w:p>
    <w:p w14:paraId="2433478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Louwers, Marieke et al. 2009. “Tissue- and Expression Level-Specific Chromatin Looping at Maize B1 Epialleles.” </w:t>
      </w:r>
      <w:r w:rsidRPr="00743110">
        <w:rPr>
          <w:rFonts w:cs="Times New Roman"/>
          <w:i/>
          <w:iCs/>
          <w:noProof/>
          <w:szCs w:val="24"/>
        </w:rPr>
        <w:t>The Plant cell</w:t>
      </w:r>
      <w:r w:rsidRPr="00743110">
        <w:rPr>
          <w:rFonts w:cs="Times New Roman"/>
          <w:noProof/>
          <w:szCs w:val="24"/>
        </w:rPr>
        <w:t xml:space="preserve"> 21(3): 832–42. http://www.pubmedcentral.nih.gov/articlerender.fcgi?artid=2671708&amp;tool=pmcentrez&amp;rendertype=abstract (September 13, 2015).</w:t>
      </w:r>
    </w:p>
    <w:p w14:paraId="5E4AF7C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ason, Michael G. et al. 2010. “Type-B Response Regulators ARR1 and ARR12 Regulate Expression of AtHKT1;1 and Accumulation of Sodium in Arabidopsis Shoots.” </w:t>
      </w:r>
      <w:r w:rsidRPr="00743110">
        <w:rPr>
          <w:rFonts w:cs="Times New Roman"/>
          <w:i/>
          <w:iCs/>
          <w:noProof/>
          <w:szCs w:val="24"/>
        </w:rPr>
        <w:t>Plant Journal</w:t>
      </w:r>
      <w:r w:rsidRPr="00743110">
        <w:rPr>
          <w:rFonts w:cs="Times New Roman"/>
          <w:noProof/>
          <w:szCs w:val="24"/>
        </w:rPr>
        <w:t xml:space="preserve"> 64(5): 753–63.</w:t>
      </w:r>
    </w:p>
    <w:p w14:paraId="7D0F836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cMullen, Michael D et al. 2009. “Genetic Properties of the Maize Nested Association Mapping Population.” </w:t>
      </w:r>
      <w:r w:rsidRPr="00743110">
        <w:rPr>
          <w:rFonts w:cs="Times New Roman"/>
          <w:i/>
          <w:iCs/>
          <w:noProof/>
          <w:szCs w:val="24"/>
        </w:rPr>
        <w:t>Science (New York, N.Y.)</w:t>
      </w:r>
      <w:r w:rsidRPr="00743110">
        <w:rPr>
          <w:rFonts w:cs="Times New Roman"/>
          <w:noProof/>
          <w:szCs w:val="24"/>
        </w:rPr>
        <w:t xml:space="preserve"> 325(5941): 737–40. http://www.ncbi.nlm.nih.gov/pubmed/19661427 (October 29, 2012).</w:t>
      </w:r>
    </w:p>
    <w:p w14:paraId="5731BE0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MixedHTSeq GitHub Repository.” http://github.com/schae234/MixedHTSeq.</w:t>
      </w:r>
    </w:p>
    <w:p w14:paraId="2A5496E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ochida, Keiichi et al. 2011. “Global Landscape of a Co-Expressed Gene Network in Barley and Its Application to Gene Discovery in Triticeae Crops.” </w:t>
      </w:r>
      <w:r w:rsidRPr="00743110">
        <w:rPr>
          <w:rFonts w:cs="Times New Roman"/>
          <w:i/>
          <w:iCs/>
          <w:noProof/>
          <w:szCs w:val="24"/>
        </w:rPr>
        <w:t>Plant &amp; cell physiology</w:t>
      </w:r>
      <w:r w:rsidRPr="00743110">
        <w:rPr>
          <w:rFonts w:cs="Times New Roman"/>
          <w:noProof/>
          <w:szCs w:val="24"/>
        </w:rPr>
        <w:t xml:space="preserve"> 52(5): 785–803. http://www.pubmedcentral.nih.gov/articlerender.fcgi?artid=3093127&amp;tool=pmcentrez&amp;rendertype=abstract (August 15, 2011).</w:t>
      </w:r>
    </w:p>
    <w:p w14:paraId="0A2E96E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onaco, Marcela K. et al. 2013. “Maize Metabolic Network Construction and Transcriptome Analysis.” </w:t>
      </w:r>
      <w:r w:rsidRPr="00743110">
        <w:rPr>
          <w:rFonts w:cs="Times New Roman"/>
          <w:i/>
          <w:iCs/>
          <w:noProof/>
          <w:szCs w:val="24"/>
        </w:rPr>
        <w:t>The Plant Genome</w:t>
      </w:r>
      <w:r w:rsidRPr="00743110">
        <w:rPr>
          <w:rFonts w:cs="Times New Roman"/>
          <w:noProof/>
          <w:szCs w:val="24"/>
        </w:rPr>
        <w:t xml:space="preserve"> 6(1): 0. https://www.crops.org/publications/tpg/abstracts/6/1/plantgenome2012.09.0025.</w:t>
      </w:r>
    </w:p>
    <w:p w14:paraId="3860EEF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Morrell, Peter L, Donna M Toleno, Karen E Lundy, and Michael T Clegg. 2005. “Low Levels of Linkage Disequilibrium in Wild Barley (Hordeum Vulgare Ssp. Spontaneum) despite High Rates of Self-Fertilization.” </w:t>
      </w:r>
      <w:r w:rsidRPr="00743110">
        <w:rPr>
          <w:rFonts w:cs="Times New Roman"/>
          <w:i/>
          <w:iCs/>
          <w:noProof/>
          <w:szCs w:val="24"/>
        </w:rPr>
        <w:t>Proceedings of the National Academy of Sciences of the United States of America</w:t>
      </w:r>
      <w:r w:rsidRPr="00743110">
        <w:rPr>
          <w:rFonts w:cs="Times New Roman"/>
          <w:noProof/>
          <w:szCs w:val="24"/>
        </w:rPr>
        <w:t xml:space="preserve"> 102(7): 2442–47.</w:t>
      </w:r>
    </w:p>
    <w:p w14:paraId="79BC770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Obayashi, T. et al. 2014. “ATTED-II in 2014: Evaluation of Gene Coexpression in Agriculturally Important Plants.” </w:t>
      </w:r>
      <w:r w:rsidRPr="00743110">
        <w:rPr>
          <w:rFonts w:cs="Times New Roman"/>
          <w:i/>
          <w:iCs/>
          <w:noProof/>
          <w:szCs w:val="24"/>
        </w:rPr>
        <w:t>Plant and Cell Physiology</w:t>
      </w:r>
      <w:r w:rsidRPr="00743110">
        <w:rPr>
          <w:rFonts w:cs="Times New Roman"/>
          <w:noProof/>
          <w:szCs w:val="24"/>
        </w:rPr>
        <w:t xml:space="preserve"> 55(1): e6–e6. http://pcp.oxfordjournals.org/cgi/doi/10.1093/pcp/pct178.</w:t>
      </w:r>
    </w:p>
    <w:p w14:paraId="4E2E7C8A"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Ozaki, Soichi et al. 2010. “Coexpression Analysis of Tomato Genes and Experimental Verification of Coordinated Expression of Genes Found in a Functionally Enriched Coexpression Module.” </w:t>
      </w:r>
      <w:r w:rsidRPr="00743110">
        <w:rPr>
          <w:rFonts w:cs="Times New Roman"/>
          <w:i/>
          <w:iCs/>
          <w:noProof/>
          <w:szCs w:val="24"/>
        </w:rPr>
        <w:t>DNA research</w:t>
      </w:r>
      <w:r w:rsidRPr="00743110">
        <w:rPr>
          <w:rFonts w:ascii="Times New Roman" w:hAnsi="Times New Roman" w:cs="Times New Roman"/>
          <w:i/>
          <w:iCs/>
          <w:noProof/>
          <w:szCs w:val="24"/>
        </w:rPr>
        <w:t> </w:t>
      </w:r>
      <w:r w:rsidRPr="00743110">
        <w:rPr>
          <w:rFonts w:cs="Times New Roman"/>
          <w:i/>
          <w:iCs/>
          <w:noProof/>
          <w:szCs w:val="24"/>
        </w:rPr>
        <w:t>: an international journal for rapid publication of reports on genes and genomes</w:t>
      </w:r>
      <w:r w:rsidRPr="00743110">
        <w:rPr>
          <w:rFonts w:cs="Times New Roman"/>
          <w:noProof/>
          <w:szCs w:val="24"/>
        </w:rPr>
        <w:t xml:space="preserve"> 17(2): 105–16. http://www.pubmedcentral.nih.gov/articlerender.fcgi?artid=2853382&amp;tool=pmcentrez&amp;rendertype=abstract (April 16, 2016).</w:t>
      </w:r>
    </w:p>
    <w:p w14:paraId="686C9AD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Peiffer, Jason A et al. 2014. “The Genetic Architecture of Maize Height.” </w:t>
      </w:r>
      <w:r w:rsidRPr="00743110">
        <w:rPr>
          <w:rFonts w:cs="Times New Roman"/>
          <w:i/>
          <w:iCs/>
          <w:noProof/>
          <w:szCs w:val="24"/>
        </w:rPr>
        <w:t>Genetics</w:t>
      </w:r>
      <w:r w:rsidRPr="00743110">
        <w:rPr>
          <w:rFonts w:cs="Times New Roman"/>
          <w:noProof/>
          <w:szCs w:val="24"/>
        </w:rPr>
        <w:t>. http://www.ncbi.nlm.nih.gov/pubmed/24514905 (March 19, 2014).</w:t>
      </w:r>
    </w:p>
    <w:p w14:paraId="297DFD3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QTeller.” http://qteller.com (October 12, 2017).</w:t>
      </w:r>
    </w:p>
    <w:p w14:paraId="61689E51"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Ritchie, Marylyn D. et al. 2015. “Methods of Integrating Data to Uncover Genotype–phenotype Interactions.” </w:t>
      </w:r>
      <w:r w:rsidRPr="00743110">
        <w:rPr>
          <w:rFonts w:cs="Times New Roman"/>
          <w:i/>
          <w:iCs/>
          <w:noProof/>
          <w:szCs w:val="24"/>
        </w:rPr>
        <w:t>Nature Reviews Genetics</w:t>
      </w:r>
      <w:r w:rsidRPr="00743110">
        <w:rPr>
          <w:rFonts w:cs="Times New Roman"/>
          <w:noProof/>
          <w:szCs w:val="24"/>
        </w:rPr>
        <w:t xml:space="preserve"> 16(2): 85–97. http://dx.doi.org/10.1038/nrg3868.</w:t>
      </w:r>
    </w:p>
    <w:p w14:paraId="058E7A1F"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Roston, Rebecca L. et al. 2012. “TGD1, -2, and -3 Proteins Involved in Lipid Trafficking Form ATP-Binding Cassette (ABC) Transporter with Multiple Substrate-Binding Proteins.” </w:t>
      </w:r>
      <w:r w:rsidRPr="00743110">
        <w:rPr>
          <w:rFonts w:cs="Times New Roman"/>
          <w:i/>
          <w:iCs/>
          <w:noProof/>
          <w:szCs w:val="24"/>
        </w:rPr>
        <w:t>Journal of Biological Chemistry</w:t>
      </w:r>
      <w:r w:rsidRPr="00743110">
        <w:rPr>
          <w:rFonts w:cs="Times New Roman"/>
          <w:noProof/>
          <w:szCs w:val="24"/>
        </w:rPr>
        <w:t xml:space="preserve"> 287(25): 21406–15.</w:t>
      </w:r>
    </w:p>
    <w:p w14:paraId="45EFB1E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Rotival, Maxime, and Enrico Petretto. 2014. “Leveraging Gene Co-Expression Networks to Pinpoint the Regulation of Complex Traits and Disease, with a Focus on Cardiovascular Traits.” </w:t>
      </w:r>
      <w:r w:rsidRPr="00743110">
        <w:rPr>
          <w:rFonts w:cs="Times New Roman"/>
          <w:i/>
          <w:iCs/>
          <w:noProof/>
          <w:szCs w:val="24"/>
        </w:rPr>
        <w:t>Briefings in functional genomics</w:t>
      </w:r>
      <w:r w:rsidRPr="00743110">
        <w:rPr>
          <w:rFonts w:cs="Times New Roman"/>
          <w:noProof/>
          <w:szCs w:val="24"/>
        </w:rPr>
        <w:t xml:space="preserve"> 13(1): 66–78.</w:t>
      </w:r>
    </w:p>
    <w:p w14:paraId="1789D9E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arkar, Neelam K., Yeon-Ki Kim, and Anil Grover. 2014. “Coexpression Network Analysis Associated with Call of Rice Seedlings for Encountering Heat Stress.” </w:t>
      </w:r>
      <w:r w:rsidRPr="00743110">
        <w:rPr>
          <w:rFonts w:cs="Times New Roman"/>
          <w:i/>
          <w:iCs/>
          <w:noProof/>
          <w:szCs w:val="24"/>
        </w:rPr>
        <w:t>Plant Molecular Biology</w:t>
      </w:r>
      <w:r w:rsidRPr="00743110">
        <w:rPr>
          <w:rFonts w:cs="Times New Roman"/>
          <w:noProof/>
          <w:szCs w:val="24"/>
        </w:rPr>
        <w:t xml:space="preserve"> 84(1–2): 125–43.</w:t>
      </w:r>
    </w:p>
    <w:p w14:paraId="1E79D9C6"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aefer, R.J., R. Briskine, N.M. Springer, and C.L. Myers. 2014. “Discovering Functional Modules across Diverse Maize Transcriptomes Using COB, the Co-Expression Browser.” </w:t>
      </w:r>
      <w:r w:rsidRPr="00743110">
        <w:rPr>
          <w:rFonts w:cs="Times New Roman"/>
          <w:i/>
          <w:iCs/>
          <w:noProof/>
          <w:szCs w:val="24"/>
        </w:rPr>
        <w:t>PLoS ONE</w:t>
      </w:r>
      <w:r w:rsidRPr="00743110">
        <w:rPr>
          <w:rFonts w:cs="Times New Roman"/>
          <w:noProof/>
          <w:szCs w:val="24"/>
        </w:rPr>
        <w:t xml:space="preserve"> 9(6).</w:t>
      </w:r>
    </w:p>
    <w:p w14:paraId="43A44CC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aefer, R.J., J.-M. Michno, and C.L. Myers. 2016. “Unraveling Gene Function in Agricultural Species Using Gene Co-Expression Networks.” </w:t>
      </w:r>
      <w:r w:rsidRPr="00743110">
        <w:rPr>
          <w:rFonts w:cs="Times New Roman"/>
          <w:i/>
          <w:iCs/>
          <w:noProof/>
          <w:szCs w:val="24"/>
        </w:rPr>
        <w:t>Biochimica et Biophysica Acta - Gene Regulatory Mechanisms</w:t>
      </w:r>
      <w:r w:rsidRPr="00743110">
        <w:rPr>
          <w:rFonts w:cs="Times New Roman"/>
          <w:noProof/>
          <w:szCs w:val="24"/>
        </w:rPr>
        <w:t>.</w:t>
      </w:r>
    </w:p>
    <w:p w14:paraId="1121816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aefer, Robert J., Roman Briskine, Nathan M. Springer, CL Chad L. Myers, et al. 2014. “Discovering Functional Modules across Diverse Maize Transcriptomes Using COB, the Co-Expression Browser” ed. Frederik Börnke. </w:t>
      </w:r>
      <w:r w:rsidRPr="00743110">
        <w:rPr>
          <w:rFonts w:cs="Times New Roman"/>
          <w:i/>
          <w:iCs/>
          <w:noProof/>
          <w:szCs w:val="24"/>
        </w:rPr>
        <w:t>PLoS ONE</w:t>
      </w:r>
      <w:r w:rsidRPr="00743110">
        <w:rPr>
          <w:rFonts w:cs="Times New Roman"/>
          <w:noProof/>
          <w:szCs w:val="24"/>
        </w:rPr>
        <w:t xml:space="preserve"> 9(6): 99193. http://dx.plos.org/10.1371/journal.pone.0099193 (June 7, 2016).</w:t>
      </w:r>
    </w:p>
    <w:p w14:paraId="4D6EE8FF"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aefer, Robert J., Roman Briskine, Nathan M. Springer, and Chad L. Myers. 2014. “Discovering Functional Modules across Diverse Maize Transcriptomes Using COB, the Co-Expression Browser.” </w:t>
      </w:r>
      <w:r w:rsidRPr="00743110">
        <w:rPr>
          <w:rFonts w:cs="Times New Roman"/>
          <w:i/>
          <w:iCs/>
          <w:noProof/>
          <w:szCs w:val="24"/>
        </w:rPr>
        <w:t>PLoS ONE</w:t>
      </w:r>
      <w:r w:rsidRPr="00743110">
        <w:rPr>
          <w:rFonts w:cs="Times New Roman"/>
          <w:noProof/>
          <w:szCs w:val="24"/>
        </w:rPr>
        <w:t xml:space="preserve"> 9(6): 99193.</w:t>
      </w:r>
    </w:p>
    <w:p w14:paraId="32ED538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chubert, Mikkel et al. 2014. “Characterization of Ancient and Modern Genomes by SNP Detection and Phylogenomic and Metagenomic Analysis Using PALEOMIX.” </w:t>
      </w:r>
      <w:r w:rsidRPr="00743110">
        <w:rPr>
          <w:rFonts w:cs="Times New Roman"/>
          <w:i/>
          <w:iCs/>
          <w:noProof/>
          <w:szCs w:val="24"/>
        </w:rPr>
        <w:t>Nature protocols</w:t>
      </w:r>
      <w:r w:rsidRPr="00743110">
        <w:rPr>
          <w:rFonts w:cs="Times New Roman"/>
          <w:noProof/>
          <w:szCs w:val="24"/>
        </w:rPr>
        <w:t xml:space="preserve"> 9(5): 1056–82. http://www.ncbi.nlm.nih.gov/pubmed/24722405.</w:t>
      </w:r>
    </w:p>
    <w:p w14:paraId="55AA5A87"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telpflug, Scott C. et al. 2015. “An Expanded Maize Gene Expression Atlas Based on RNA-Sequencing and Its Use to Explore Root Development.” </w:t>
      </w:r>
      <w:r w:rsidRPr="00743110">
        <w:rPr>
          <w:rFonts w:cs="Times New Roman"/>
          <w:i/>
          <w:iCs/>
          <w:noProof/>
          <w:szCs w:val="24"/>
        </w:rPr>
        <w:t>The Plant Genome</w:t>
      </w:r>
      <w:r w:rsidRPr="00743110">
        <w:rPr>
          <w:rFonts w:cs="Times New Roman"/>
          <w:noProof/>
          <w:szCs w:val="24"/>
        </w:rPr>
        <w:t xml:space="preserve"> (608): 314–62.</w:t>
      </w:r>
    </w:p>
    <w:p w14:paraId="035FC9E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wanson-Wagner, R. et al. 2012. “Reshaping of the Maize Transcriptome by Domestication.” </w:t>
      </w:r>
      <w:r w:rsidRPr="00743110">
        <w:rPr>
          <w:rFonts w:cs="Times New Roman"/>
          <w:i/>
          <w:iCs/>
          <w:noProof/>
          <w:szCs w:val="24"/>
        </w:rPr>
        <w:t>Proceedings of the National Academy of Sciences of the United States of America</w:t>
      </w:r>
      <w:r w:rsidRPr="00743110">
        <w:rPr>
          <w:rFonts w:cs="Times New Roman"/>
          <w:noProof/>
          <w:szCs w:val="24"/>
        </w:rPr>
        <w:t xml:space="preserve"> 109(29).</w:t>
      </w:r>
    </w:p>
    <w:p w14:paraId="0CD0989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Swanson-Wagner, Ruth et al. 2012. “Reshaping of the Maize Transcriptome by Domestication.” </w:t>
      </w:r>
      <w:r w:rsidRPr="00743110">
        <w:rPr>
          <w:rFonts w:cs="Times New Roman"/>
          <w:i/>
          <w:iCs/>
          <w:noProof/>
          <w:szCs w:val="24"/>
        </w:rPr>
        <w:t>PNAS</w:t>
      </w:r>
      <w:r w:rsidRPr="00743110">
        <w:rPr>
          <w:rFonts w:cs="Times New Roman"/>
          <w:noProof/>
          <w:szCs w:val="24"/>
        </w:rPr>
        <w:t xml:space="preserve"> 109(29): 11878–83. http://www.pnas.org/cgi/doi/10.1073/pnas.1201961109 (June 7, 2016).</w:t>
      </w:r>
    </w:p>
    <w:p w14:paraId="397B19F2"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Tacke, Eckhard et al. 1995. “Transposon Tagging of the Maize Glossy2 Locus with the Transposable Element En/Spm.” </w:t>
      </w:r>
      <w:r w:rsidRPr="00743110">
        <w:rPr>
          <w:rFonts w:cs="Times New Roman"/>
          <w:i/>
          <w:iCs/>
          <w:noProof/>
          <w:szCs w:val="24"/>
        </w:rPr>
        <w:t>The Plant Journal</w:t>
      </w:r>
      <w:r w:rsidRPr="00743110">
        <w:rPr>
          <w:rFonts w:cs="Times New Roman"/>
          <w:noProof/>
          <w:szCs w:val="24"/>
        </w:rPr>
        <w:t xml:space="preserve"> 8(6): 907–17.</w:t>
      </w:r>
    </w:p>
    <w:p w14:paraId="429F3620"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Taşan, Murat et al. 2014. “Selecting Causal Genes from Genome-Wide Association Studies via Functionally Coherent Subnetworks.” 12(2).</w:t>
      </w:r>
    </w:p>
    <w:p w14:paraId="70EC41F6"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Tian, Feng et al. 2011. “Genome-Wide Association Study of Leaf Architecture in the Maize Nested Association Mapping Population.” </w:t>
      </w:r>
      <w:r w:rsidRPr="00743110">
        <w:rPr>
          <w:rFonts w:cs="Times New Roman"/>
          <w:i/>
          <w:iCs/>
          <w:noProof/>
          <w:szCs w:val="24"/>
        </w:rPr>
        <w:t>Nature genetics</w:t>
      </w:r>
      <w:r w:rsidRPr="00743110">
        <w:rPr>
          <w:rFonts w:cs="Times New Roman"/>
          <w:noProof/>
          <w:szCs w:val="24"/>
        </w:rPr>
        <w:t xml:space="preserve"> 43(2): 159–62. http://www.ncbi.nlm.nih.gov/pubmed/21217756 (October 29, 2012).</w:t>
      </w:r>
    </w:p>
    <w:p w14:paraId="32AB807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USDA. 2016. </w:t>
      </w:r>
      <w:r w:rsidRPr="00743110">
        <w:rPr>
          <w:rFonts w:cs="Times New Roman"/>
          <w:i/>
          <w:iCs/>
          <w:noProof/>
          <w:szCs w:val="24"/>
        </w:rPr>
        <w:t>Crop Production 2015 Summary</w:t>
      </w:r>
      <w:r w:rsidRPr="00743110">
        <w:rPr>
          <w:rFonts w:cs="Times New Roman"/>
          <w:noProof/>
          <w:szCs w:val="24"/>
        </w:rPr>
        <w:t>.</w:t>
      </w:r>
    </w:p>
    <w:p w14:paraId="786D1AA4"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Valdar, William, Christopher C Holmes, Richard Mott, and Jonathan Flint. 2009. “Mapping in Structured Populations by Resample Model Averaging.” </w:t>
      </w:r>
      <w:r w:rsidRPr="00743110">
        <w:rPr>
          <w:rFonts w:cs="Times New Roman"/>
          <w:i/>
          <w:iCs/>
          <w:noProof/>
          <w:szCs w:val="24"/>
        </w:rPr>
        <w:t>Genetics</w:t>
      </w:r>
      <w:r w:rsidRPr="00743110">
        <w:rPr>
          <w:rFonts w:cs="Times New Roman"/>
          <w:noProof/>
          <w:szCs w:val="24"/>
        </w:rPr>
        <w:t xml:space="preserve"> 182(4): 1263–77. http://www.genetics.org/content/182/4/1263.long (August 6, 2015).</w:t>
      </w:r>
    </w:p>
    <w:p w14:paraId="0CA4009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allace, Jason G et al. 2014. “Association Mapping across Numerous Traits Reveals Patterns of Functional Variation in Maize.” </w:t>
      </w:r>
      <w:r w:rsidRPr="00743110">
        <w:rPr>
          <w:rFonts w:cs="Times New Roman"/>
          <w:i/>
          <w:iCs/>
          <w:noProof/>
          <w:szCs w:val="24"/>
        </w:rPr>
        <w:t>PLoS genetics</w:t>
      </w:r>
      <w:r w:rsidRPr="00743110">
        <w:rPr>
          <w:rFonts w:cs="Times New Roman"/>
          <w:noProof/>
          <w:szCs w:val="24"/>
        </w:rPr>
        <w:t xml:space="preserve"> 10(12): e1004845. http://journals.plos.org/plosgenetics/article?id=10.1371/journal.pgen.1004845 (September 24, 2015).</w:t>
      </w:r>
    </w:p>
    <w:p w14:paraId="0AB84468"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ang, X. et al. 2009. “Genome-Wide and Organ-Specific Landscapes of Epigenetic Modifications and Their Relationships to MRNA and Small RNA Transcriptomes in Maize.” </w:t>
      </w:r>
      <w:r w:rsidRPr="00743110">
        <w:rPr>
          <w:rFonts w:cs="Times New Roman"/>
          <w:i/>
          <w:iCs/>
          <w:noProof/>
          <w:szCs w:val="24"/>
        </w:rPr>
        <w:t>the Plant Cell Online</w:t>
      </w:r>
      <w:r w:rsidRPr="00743110">
        <w:rPr>
          <w:rFonts w:cs="Times New Roman"/>
          <w:noProof/>
          <w:szCs w:val="24"/>
        </w:rPr>
        <w:t xml:space="preserve"> 21(4): 1053–69. http://www.plantcell.org/cgi/doi/10.1105/tpc.109.065714.</w:t>
      </w:r>
    </w:p>
    <w:p w14:paraId="5A24F430"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en, Zixiang et al. 2018. “Integrating GWAS and Gene Expression Data for Functional Characterization of Resistance to White Mold in Soybean.” </w:t>
      </w:r>
      <w:r w:rsidRPr="00743110">
        <w:rPr>
          <w:rFonts w:cs="Times New Roman"/>
          <w:i/>
          <w:iCs/>
          <w:noProof/>
          <w:szCs w:val="24"/>
        </w:rPr>
        <w:t>Plant Biotechnology Journal</w:t>
      </w:r>
      <w:r w:rsidRPr="00743110">
        <w:rPr>
          <w:rFonts w:cs="Times New Roman"/>
          <w:noProof/>
          <w:szCs w:val="24"/>
        </w:rPr>
        <w:t>: 1–11. http://doi.wiley.com/10.1111/pbi.12918.</w:t>
      </w:r>
    </w:p>
    <w:p w14:paraId="56B8CE4C"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ild, Michael et al. 2016. “Tissue-Specific Regulation of Gibberellin Signaling Fine-Tunes Arabidopsis Iron-Deficiency Responses.” </w:t>
      </w:r>
      <w:r w:rsidRPr="00743110">
        <w:rPr>
          <w:rFonts w:cs="Times New Roman"/>
          <w:i/>
          <w:iCs/>
          <w:noProof/>
          <w:szCs w:val="24"/>
        </w:rPr>
        <w:t>Developmental Cell</w:t>
      </w:r>
      <w:r w:rsidRPr="00743110">
        <w:rPr>
          <w:rFonts w:cs="Times New Roman"/>
          <w:noProof/>
          <w:szCs w:val="24"/>
        </w:rPr>
        <w:t xml:space="preserve"> 37(2): 190–200.</w:t>
      </w:r>
    </w:p>
    <w:p w14:paraId="0ACF12ED"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inkler, Rodney G, and Michael Freeling. 1994. “Physiological Genetics of the Dominant Gibberellin-Nonresponsive Maize Dwarfs, Dwart8 and Dwart9.” </w:t>
      </w:r>
      <w:r w:rsidRPr="00743110">
        <w:rPr>
          <w:rFonts w:cs="Times New Roman"/>
          <w:i/>
          <w:iCs/>
          <w:noProof/>
          <w:szCs w:val="24"/>
        </w:rPr>
        <w:t>Planta</w:t>
      </w:r>
      <w:r w:rsidRPr="00743110">
        <w:rPr>
          <w:rFonts w:cs="Times New Roman"/>
          <w:noProof/>
          <w:szCs w:val="24"/>
        </w:rPr>
        <w:t xml:space="preserve"> 193: 341–48.</w:t>
      </w:r>
    </w:p>
    <w:p w14:paraId="4515D55B"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olfe, Cecily J, Isaac S Kohane, and Atul J Butte. 2005. “Systematic Survey Reveals General Applicability of ‘Guilt-by-Association’ within Gene Coexpression Networks.” </w:t>
      </w:r>
      <w:r w:rsidRPr="00743110">
        <w:rPr>
          <w:rFonts w:cs="Times New Roman"/>
          <w:i/>
          <w:iCs/>
          <w:noProof/>
          <w:szCs w:val="24"/>
        </w:rPr>
        <w:t>BMC bioinformatics</w:t>
      </w:r>
      <w:r w:rsidRPr="00743110">
        <w:rPr>
          <w:rFonts w:cs="Times New Roman"/>
          <w:noProof/>
          <w:szCs w:val="24"/>
        </w:rPr>
        <w:t xml:space="preserve"> 6: 227. http://www.pubmedcentral.nih.gov/articlerender.fcgi?artid=1239911&amp;tool=pmcentrez&amp;rendertype=abstract (April 8, 2016).</w:t>
      </w:r>
    </w:p>
    <w:p w14:paraId="71A6D3E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Wray, Gregory A. 2007. “The Evolutionary Significance of Cis-Regulatory Mutations.” </w:t>
      </w:r>
      <w:r w:rsidRPr="00743110">
        <w:rPr>
          <w:rFonts w:cs="Times New Roman"/>
          <w:i/>
          <w:iCs/>
          <w:noProof/>
          <w:szCs w:val="24"/>
        </w:rPr>
        <w:t>Nature reviews. Genetics</w:t>
      </w:r>
      <w:r w:rsidRPr="00743110">
        <w:rPr>
          <w:rFonts w:cs="Times New Roman"/>
          <w:noProof/>
          <w:szCs w:val="24"/>
        </w:rPr>
        <w:t xml:space="preserve"> 8(3): 206–16. http://dx.doi.org/10.1038/nrg2063 (July 11, 2014).</w:t>
      </w:r>
    </w:p>
    <w:p w14:paraId="281D436E" w14:textId="77777777" w:rsidR="00743110" w:rsidRPr="00743110" w:rsidRDefault="00743110" w:rsidP="00743110">
      <w:pPr>
        <w:widowControl w:val="0"/>
        <w:autoSpaceDE w:val="0"/>
        <w:autoSpaceDN w:val="0"/>
        <w:adjustRightInd w:val="0"/>
        <w:spacing w:line="360" w:lineRule="auto"/>
        <w:ind w:left="480" w:hanging="480"/>
        <w:rPr>
          <w:rFonts w:cs="Times New Roman"/>
          <w:noProof/>
          <w:szCs w:val="24"/>
        </w:rPr>
      </w:pPr>
      <w:r w:rsidRPr="00743110">
        <w:rPr>
          <w:rFonts w:cs="Times New Roman"/>
          <w:noProof/>
          <w:szCs w:val="24"/>
        </w:rPr>
        <w:t xml:space="preserve">Zheng, Zhi-Liang, and Yihong Zhao. 2013. “Transcriptome Comparison and Gene Coexpression Network Analysis Provide a Systems View of Citrus Response to ‘Candidatus Liberibacter Asiaticus’ Infection.” </w:t>
      </w:r>
      <w:r w:rsidRPr="00743110">
        <w:rPr>
          <w:rFonts w:cs="Times New Roman"/>
          <w:i/>
          <w:iCs/>
          <w:noProof/>
          <w:szCs w:val="24"/>
        </w:rPr>
        <w:t>BMC genomics</w:t>
      </w:r>
      <w:r w:rsidRPr="00743110">
        <w:rPr>
          <w:rFonts w:cs="Times New Roman"/>
          <w:noProof/>
          <w:szCs w:val="24"/>
        </w:rPr>
        <w:t xml:space="preserve"> 14(1): 27.</w:t>
      </w:r>
    </w:p>
    <w:p w14:paraId="05B09115" w14:textId="77777777" w:rsidR="00743110" w:rsidRPr="00743110" w:rsidRDefault="00743110" w:rsidP="00743110">
      <w:pPr>
        <w:widowControl w:val="0"/>
        <w:autoSpaceDE w:val="0"/>
        <w:autoSpaceDN w:val="0"/>
        <w:adjustRightInd w:val="0"/>
        <w:spacing w:line="360" w:lineRule="auto"/>
        <w:ind w:left="480" w:hanging="480"/>
        <w:rPr>
          <w:noProof/>
        </w:rPr>
      </w:pPr>
      <w:r w:rsidRPr="00743110">
        <w:rPr>
          <w:rFonts w:cs="Times New Roman"/>
          <w:noProof/>
          <w:szCs w:val="24"/>
        </w:rPr>
        <w:t xml:space="preserve">Ziegler, Greg et al. 2017. “Elemental Accumulation in Kernels of the Maize Nested Association Mapping Panel Reveals Signals of Gene by Environment Interactions.” </w:t>
      </w:r>
      <w:r w:rsidRPr="00743110">
        <w:rPr>
          <w:rFonts w:cs="Times New Roman"/>
          <w:i/>
          <w:iCs/>
          <w:noProof/>
          <w:szCs w:val="24"/>
        </w:rPr>
        <w:t>bioRxiv</w:t>
      </w:r>
      <w:r w:rsidRPr="00743110">
        <w:rPr>
          <w:rFonts w:cs="Times New Roman"/>
          <w:noProof/>
          <w:szCs w:val="24"/>
        </w:rPr>
        <w:t xml:space="preserve"> (May).</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62" w:name="_Ref444765587"/>
      <w:r>
        <w:t>Figure 1</w:t>
      </w:r>
      <w:bookmarkEnd w:id="62"/>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63" w:name="_Ref487124030"/>
      <w:r>
        <w:t>Figure 2</w:t>
      </w:r>
      <w:bookmarkEnd w:id="63"/>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64" w:name="_Ref456807908"/>
      <w:bookmarkStart w:id="65" w:name="_Ref458794783"/>
      <w:r>
        <w:t>Figure 3</w:t>
      </w:r>
      <w:bookmarkEnd w:id="64"/>
      <w:bookmarkEnd w:id="65"/>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66" w:name="_Ref458700744"/>
      <w:r>
        <w:t>Figure 4</w:t>
      </w:r>
      <w:bookmarkStart w:id="67" w:name="EditPoint"/>
      <w:bookmarkEnd w:id="66"/>
      <w:bookmarkEnd w:id="67"/>
    </w:p>
    <w:p w14:paraId="7AB7AC82" w14:textId="77777777" w:rsidR="00C85AF2" w:rsidRDefault="00C85AF2" w:rsidP="001C401A">
      <w:pPr>
        <w:pStyle w:val="Heading4"/>
        <w:spacing w:line="360" w:lineRule="auto"/>
        <w:jc w:val="left"/>
      </w:pPr>
      <w:r>
        <w:t>Strength of co-expression among GO terms at varying levels of MCR</w:t>
      </w:r>
    </w:p>
    <w:p w14:paraId="1BB90B9C" w14:textId="5CC74B5F"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68" w:name="_Ref458721156"/>
      <w:bookmarkStart w:id="69" w:name="_Ref447197618"/>
      <w:r>
        <w:t>Figure 5</w:t>
      </w:r>
      <w:bookmarkEnd w:id="68"/>
      <w:bookmarkEnd w:id="69"/>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F2464A4" w:rsidR="00C85AF2" w:rsidRDefault="00C85AF2" w:rsidP="001C401A">
      <w:pPr>
        <w:pStyle w:val="Subtitle"/>
        <w:spacing w:line="360" w:lineRule="auto"/>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70" w:name="_Ref485996339"/>
      <w:r>
        <w:t>Figure 6</w:t>
      </w:r>
      <w:bookmarkEnd w:id="70"/>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71" w:name="_Ref481757037"/>
      <w:bookmarkStart w:id="72" w:name="_Ref484529183"/>
      <w:r>
        <w:t>Figure</w:t>
      </w:r>
      <w:r w:rsidR="004603F1">
        <w:t xml:space="preserve"> 7</w:t>
      </w:r>
      <w:bookmarkEnd w:id="71"/>
      <w:bookmarkEnd w:id="72"/>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73" w:name="_Ref484091798"/>
      <w:r>
        <w:t>Figure</w:t>
      </w:r>
      <w:r w:rsidR="004603F1">
        <w:t xml:space="preserve"> 8</w:t>
      </w:r>
      <w:bookmarkEnd w:id="73"/>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67A4E9D2" w14:textId="313D2396"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spacing w:line="360" w:lineRule="auto"/>
      </w:pPr>
      <w:bookmarkStart w:id="74" w:name="_Ref447013206"/>
      <w:r>
        <w:t>Supp. Figure 1</w:t>
      </w:r>
      <w:bookmarkEnd w:id="74"/>
    </w:p>
    <w:p w14:paraId="084FE236" w14:textId="6F277375" w:rsidR="00DB7771" w:rsidRDefault="00DB7771" w:rsidP="001C401A">
      <w:pPr>
        <w:pStyle w:val="Heading3"/>
        <w:spacing w:line="360" w:lineRule="auto"/>
      </w:pPr>
      <w:r>
        <w:t>ZmPAN</w:t>
      </w:r>
      <w:r w:rsidR="00145345">
        <w:t xml:space="preserve"> network health</w:t>
      </w:r>
    </w:p>
    <w:p w14:paraId="7BA5F2BA" w14:textId="1309F34E"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1C401A">
      <w:pPr>
        <w:pStyle w:val="Heading2"/>
        <w:spacing w:line="360" w:lineRule="auto"/>
      </w:pPr>
      <w:bookmarkStart w:id="75" w:name="_Ref447013895"/>
      <w:r>
        <w:t>Supp. Figure 2</w:t>
      </w:r>
      <w:bookmarkEnd w:id="75"/>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4B4A324A"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1C401A">
      <w:pPr>
        <w:pStyle w:val="Heading2"/>
        <w:spacing w:line="360" w:lineRule="auto"/>
      </w:pPr>
      <w:bookmarkStart w:id="76" w:name="_Ref447015478"/>
      <w:r>
        <w:t>Supp. Figure 3</w:t>
      </w:r>
      <w:bookmarkEnd w:id="76"/>
    </w:p>
    <w:p w14:paraId="2F6283B4" w14:textId="721D6F03" w:rsidR="00C50EC2" w:rsidRDefault="00C50EC2" w:rsidP="001C401A">
      <w:pPr>
        <w:pStyle w:val="Heading3"/>
        <w:spacing w:line="360" w:lineRule="auto"/>
      </w:pPr>
      <w:r>
        <w:t xml:space="preserve">ZmRoot </w:t>
      </w:r>
      <w:r w:rsidR="00145345">
        <w:t>network he</w:t>
      </w:r>
      <w:r>
        <w:t>alth</w:t>
      </w:r>
    </w:p>
    <w:p w14:paraId="0A125799" w14:textId="29A1AECC"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1C401A">
      <w:pPr>
        <w:pStyle w:val="Heading2"/>
        <w:spacing w:line="360" w:lineRule="auto"/>
      </w:pPr>
      <w:bookmarkStart w:id="77" w:name="_Ref447187909"/>
      <w:r>
        <w:t>Supp. Figure 4</w:t>
      </w:r>
      <w:bookmarkEnd w:id="77"/>
    </w:p>
    <w:p w14:paraId="1C3760BF" w14:textId="77777777" w:rsidR="00857489" w:rsidRDefault="00380825" w:rsidP="001C401A">
      <w:pPr>
        <w:pStyle w:val="Heading3"/>
        <w:spacing w:line="360" w:lineRule="auto"/>
      </w:pPr>
      <w:r>
        <w:t xml:space="preserve">MCR </w:t>
      </w:r>
      <w:r w:rsidR="00E814FD">
        <w:t>supplemental figure</w:t>
      </w:r>
    </w:p>
    <w:p w14:paraId="138732DE" w14:textId="6D3C66FC"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1C401A">
      <w:pPr>
        <w:pStyle w:val="Heading2"/>
        <w:spacing w:line="360" w:lineRule="auto"/>
      </w:pPr>
      <w:bookmarkStart w:id="78" w:name="_Ref470857301"/>
      <w:r>
        <w:t>Supp. Figure 5</w:t>
      </w:r>
      <w:bookmarkEnd w:id="78"/>
    </w:p>
    <w:p w14:paraId="3F6BA565" w14:textId="77777777" w:rsidR="002002F7" w:rsidRDefault="00E814FD" w:rsidP="001C401A">
      <w:pPr>
        <w:pStyle w:val="Heading3"/>
        <w:spacing w:line="360" w:lineRule="auto"/>
      </w:pPr>
      <w:r>
        <w:t>FCR supplemental figure</w:t>
      </w:r>
    </w:p>
    <w:p w14:paraId="1FB4E1EB" w14:textId="1380257F"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1C401A">
      <w:pPr>
        <w:pStyle w:val="Heading2"/>
        <w:spacing w:line="360" w:lineRule="auto"/>
      </w:pPr>
      <w:bookmarkStart w:id="79" w:name="_Ref481678956"/>
      <w:r>
        <w:t>Supp. Figure 6</w:t>
      </w:r>
      <w:bookmarkEnd w:id="79"/>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80" w:name="_Ref486000600"/>
      <w:r>
        <w:t>Supp. Figure 7</w:t>
      </w:r>
      <w:bookmarkEnd w:id="80"/>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81" w:name="_Ref489428564"/>
      <w:r>
        <w:t>Supp. Figure 8</w:t>
      </w:r>
      <w:bookmarkEnd w:id="81"/>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82" w:name="_Ref483951527"/>
      <w:r>
        <w:t>Supp. Figure 9</w:t>
      </w:r>
      <w:bookmarkEnd w:id="82"/>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83" w:name="_Ref502242324"/>
      <w:r>
        <w:t>Supplementary Text</w:t>
      </w:r>
      <w:bookmarkEnd w:id="83"/>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3EAF48EC"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Robert J. Schaefer, Briskine, Springer, Myers, et al. 2014)","plainTextFormattedCitation":"(Robert J. Schaefer, Briskine, Springer, Myers, et al. 2014)","previouslyFormattedCitation":"(Robert J. Schaefer, Briskine, Springer, Myers, et al. 2014)"},"properties":{"noteIndex":0},"schema":"https://github.com/citation-style-language/schema/raw/master/csl-citation.json"}</w:instrText>
      </w:r>
      <w:r>
        <w:fldChar w:fldCharType="separate"/>
      </w:r>
      <w:r w:rsidR="0078651C" w:rsidRPr="0078651C">
        <w:rPr>
          <w:noProof/>
        </w:rPr>
        <w:t>(Robert J. Schaefer, Briskine, Springer, Myers, et al. 2014)</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67B16BF4"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74311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Dongen 2000)","plainTextFormattedCitation":"(Dongen 2000)","previouslyFormattedCitation":"(Dongen 2000)"},"properties":{"noteIndex":0},"schema":"https://github.com/citation-style-language/schema/raw/master/csl-citation.json"}</w:instrText>
      </w:r>
      <w:r>
        <w:fldChar w:fldCharType="separate"/>
      </w:r>
      <w:r w:rsidR="0078651C" w:rsidRPr="0078651C">
        <w:rPr>
          <w:noProof/>
        </w:rPr>
        <w:t>(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 xml:space="preserve">. </w:t>
      </w:r>
    </w:p>
    <w:p w14:paraId="18FB9B09" w14:textId="0C08BC27" w:rsidR="00027E1C" w:rsidRPr="00027E1C" w:rsidRDefault="00027E1C" w:rsidP="001C401A">
      <w:pPr>
        <w:pStyle w:val="Heading2"/>
        <w:spacing w:line="360" w:lineRule="auto"/>
      </w:pPr>
      <w:r w:rsidRPr="00333516">
        <w:t xml:space="preserve">Enrichment analysis of </w:t>
      </w:r>
      <w:r w:rsidR="00CD7DC7">
        <w:t>HPO and HPO+ candidate gene sets</w:t>
      </w:r>
    </w:p>
    <w:p w14:paraId="0FD44D5A" w14:textId="4147E886"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rsidR="00D6748B">
        <w:fldChar w:fldCharType="separate"/>
      </w:r>
      <w:r w:rsidR="0078651C" w:rsidRPr="0078651C">
        <w:rPr>
          <w:noProof/>
        </w:rPr>
        <w:t>(Chao et al. 2011)</w:t>
      </w:r>
      <w:r w:rsidR="00D6748B">
        <w:fldChar w:fldCharType="end"/>
      </w:r>
      <w:r w:rsidR="00D6748B">
        <w:t>.</w:t>
      </w:r>
    </w:p>
    <w:p w14:paraId="5EA840C6" w14:textId="196D7B29"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74311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Fan et al. 2015)","plainTextFormattedCitation":"(Fan et al. 2015)","previouslyFormattedCitation":"(Fan et al. 2015)"},"properties":{"noteIndex":0},"schema":"https://github.com/citation-style-language/schema/raw/master/csl-citation.json"}</w:instrText>
      </w:r>
      <w:r>
        <w:fldChar w:fldCharType="separate"/>
      </w:r>
      <w:r w:rsidR="0078651C" w:rsidRPr="0078651C">
        <w:rPr>
          <w:noProof/>
        </w:rPr>
        <w:t>(Fan et al. 2015)</w:t>
      </w:r>
      <w:r>
        <w:fldChar w:fldCharType="end"/>
      </w:r>
      <w:r>
        <w:t>, which may alter P accumulation directly or via phosphatidic acid signaling</w:t>
      </w:r>
      <w:r>
        <w:fldChar w:fldCharType="begin" w:fldLock="1"/>
      </w:r>
      <w:r w:rsidR="0074311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Katagiri et al. 2005)","plainTextFormattedCitation":"(Katagiri et al. 2005)","previouslyFormattedCitation":"(Katagiri et al. 2005)"},"properties":{"noteIndex":0},"schema":"https://github.com/citation-style-language/schema/raw/master/csl-citation.json"}</w:instrText>
      </w:r>
      <w:r>
        <w:fldChar w:fldCharType="separate"/>
      </w:r>
      <w:r w:rsidR="0078651C" w:rsidRPr="0078651C">
        <w:rPr>
          <w:noProof/>
        </w:rPr>
        <w:t>(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74311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Roston et al. 2012)","plainTextFormattedCitation":"(Roston et al. 2012)","previouslyFormattedCitation":"(Roston et al. 2012)"},"properties":{"noteIndex":0},"schema":"https://github.com/citation-style-language/schema/raw/master/csl-citation.json"}</w:instrText>
      </w:r>
      <w:r>
        <w:fldChar w:fldCharType="separate"/>
      </w:r>
      <w:r w:rsidR="0078651C" w:rsidRPr="0078651C">
        <w:rPr>
          <w:noProof/>
        </w:rPr>
        <w:t>(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6CE87F9A"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74311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Lawrence et al. 2004)","plainTextFormattedCitation":"(Lawrence et al. 2004)","previouslyFormattedCitation":"(Lawrence et al. 2004)"},"properties":{"noteIndex":0},"schema":"https://github.com/citation-style-language/schema/raw/master/csl-citation.json"}</w:instrText>
      </w:r>
      <w:r>
        <w:fldChar w:fldCharType="separate"/>
      </w:r>
      <w:r w:rsidR="0078651C" w:rsidRPr="0078651C">
        <w:rPr>
          <w:noProof/>
        </w:rPr>
        <w:t>(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5B139D2B"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74311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Wild et al. 2016)","plainTextFormattedCitation":"(Wild et al. 2016)","previouslyFormattedCitation":"(Wild et al. 2016)"},"properties":{"noteIndex":0},"schema":"https://github.com/citation-style-language/schema/raw/master/csl-citation.json"}</w:instrText>
      </w:r>
      <w:r>
        <w:fldChar w:fldCharType="separate"/>
      </w:r>
      <w:r w:rsidR="0078651C" w:rsidRPr="0078651C">
        <w:rPr>
          <w:noProof/>
        </w:rPr>
        <w:t>(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823FDB5"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74311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Monaco et al. 2013)","plainTextFormattedCitation":"(Monaco et al. 2013)","previouslyFormattedCitation":"(Monaco et al. 2013)"},"properties":{"noteIndex":0},"schema":"https://github.com/citation-style-language/schema/raw/master/csl-citation.json"}</w:instrText>
      </w:r>
      <w:r>
        <w:fldChar w:fldCharType="separate"/>
      </w:r>
      <w:r w:rsidR="0078651C" w:rsidRPr="0078651C">
        <w:rPr>
          <w:noProof/>
        </w:rPr>
        <w:t>(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t>Previously described HPO genes and their effects on the ionome</w:t>
      </w:r>
    </w:p>
    <w:p w14:paraId="007BAB1E" w14:textId="01385ED4"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fldChar w:fldCharType="separate"/>
      </w:r>
      <w:r w:rsidR="0078651C" w:rsidRPr="0078651C">
        <w:rPr>
          <w:noProof/>
        </w:rPr>
        <w:t>(I. R.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I. R. Baxter et al. 2014)","plainTextFormattedCitation":"(I. R. Baxter et al. 2014)","previouslyFormattedCitation":"(I. R. Baxter et al. 2014)"},"properties":{"noteIndex":0},"schema":"https://github.com/citation-style-language/schema/raw/master/csl-citation.json"}</w:instrText>
      </w:r>
      <w:r w:rsidRPr="009E6F05">
        <w:fldChar w:fldCharType="separate"/>
      </w:r>
      <w:r w:rsidR="0078651C" w:rsidRPr="0078651C">
        <w:rPr>
          <w:noProof/>
        </w:rPr>
        <w:t>(I. R.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D5E5A0E"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fldChar w:fldCharType="separate"/>
      </w:r>
      <w:r w:rsidR="0078651C" w:rsidRPr="0078651C">
        <w:rPr>
          <w:noProof/>
        </w:rPr>
        <w:t>(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A1CB6E9" w:rsidR="00A26D91" w:rsidRPr="00D6748B" w:rsidRDefault="00730EEA" w:rsidP="001C401A">
      <w:pPr>
        <w:spacing w:line="360" w:lineRule="auto"/>
      </w:pPr>
      <w:r>
        <w:t>Cadmium is well measured by ICP-MS and affected by substantial genetic variance</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743110">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Tacke et al. 1995)","plainTextFormattedCitation":"(Tacke et al. 1995)","previouslyFormattedCitation":"(Tacke et al. 1995)"},"properties":{"noteIndex":0},"schema":"https://github.com/citation-style-language/schema/raw/master/csl-citation.json"}</w:instrText>
      </w:r>
      <w:r>
        <w:fldChar w:fldCharType="separate"/>
      </w:r>
      <w:r w:rsidR="0078651C" w:rsidRPr="0078651C">
        <w:rPr>
          <w:noProof/>
        </w:rPr>
        <w:t>(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74311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Mason et al. 2010)","plainTextFormattedCitation":"(Mason et al. 2010)","previouslyFormattedCitation":"(Mason et al. 2010)"},"properties":{"noteIndex":0},"schema":"https://github.com/citation-style-language/schema/raw/master/csl-citation.json"}</w:instrText>
      </w:r>
      <w:r>
        <w:fldChar w:fldCharType="separate"/>
      </w:r>
      <w:r w:rsidR="0078651C" w:rsidRPr="0078651C">
        <w:rPr>
          <w:noProof/>
        </w:rPr>
        <w:t>(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rob" w:date="2018-06-12T08:21:00Z" w:initials="r">
    <w:p w14:paraId="158EB071" w14:textId="09D37816" w:rsidR="002D56D4" w:rsidRDefault="002D56D4">
      <w:pPr>
        <w:pStyle w:val="CommentText"/>
      </w:pPr>
      <w:r>
        <w:rPr>
          <w:rStyle w:val="CommentReference"/>
        </w:rPr>
        <w:annotationRef/>
      </w:r>
      <w:r>
        <w:t>Add fisher Z transformed and the STDNorm</w:t>
      </w:r>
    </w:p>
  </w:comment>
  <w:comment w:id="58" w:author="rob" w:date="2018-06-12T08:18:00Z" w:initials="r">
    <w:p w14:paraId="118E28CD" w14:textId="7F7AD2B0" w:rsidR="002D56D4" w:rsidRDefault="002D56D4">
      <w:pPr>
        <w:pStyle w:val="CommentText"/>
      </w:pPr>
      <w:r>
        <w:rPr>
          <w:rStyle w:val="CommentReference"/>
        </w:rPr>
        <w:annotationRef/>
      </w:r>
      <w:r>
        <w:t>This sampling was used to derive a null distribution in which we calculate a p-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8EB071" w15:done="0"/>
  <w15:commentEx w15:paraId="118E28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2D56D4" w:rsidRDefault="002D56D4" w:rsidP="006804EA">
      <w:r>
        <w:separator/>
      </w:r>
    </w:p>
  </w:endnote>
  <w:endnote w:type="continuationSeparator" w:id="0">
    <w:p w14:paraId="74C69D6B" w14:textId="77777777" w:rsidR="002D56D4" w:rsidRDefault="002D56D4" w:rsidP="006804EA">
      <w:r>
        <w:continuationSeparator/>
      </w:r>
    </w:p>
  </w:endnote>
  <w:endnote w:type="continuationNotice" w:id="1">
    <w:p w14:paraId="362E72DC" w14:textId="77777777" w:rsidR="002D56D4" w:rsidRDefault="002D56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35DF9752" w:rsidR="002D56D4" w:rsidRDefault="002D56D4" w:rsidP="006804EA">
        <w:pPr>
          <w:pStyle w:val="Footer"/>
        </w:pPr>
        <w:r>
          <w:fldChar w:fldCharType="begin"/>
        </w:r>
        <w:r w:rsidRPr="006A5509">
          <w:instrText xml:space="preserve"> PAGE   \* MERGEFORMAT </w:instrText>
        </w:r>
        <w:r>
          <w:fldChar w:fldCharType="separate"/>
        </w:r>
        <w:r w:rsidR="00714E6D">
          <w:rPr>
            <w:noProof/>
          </w:rPr>
          <w:t>7</w:t>
        </w:r>
        <w:r>
          <w:rPr>
            <w:noProof/>
          </w:rPr>
          <w:fldChar w:fldCharType="end"/>
        </w:r>
      </w:p>
    </w:sdtContent>
  </w:sdt>
  <w:p w14:paraId="1B93D360" w14:textId="77777777" w:rsidR="002D56D4" w:rsidRDefault="002D56D4"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2D56D4" w:rsidRDefault="002D56D4" w:rsidP="006804EA">
      <w:r>
        <w:separator/>
      </w:r>
    </w:p>
  </w:footnote>
  <w:footnote w:type="continuationSeparator" w:id="0">
    <w:p w14:paraId="058E8EFA" w14:textId="77777777" w:rsidR="002D56D4" w:rsidRDefault="002D56D4" w:rsidP="006804EA">
      <w:r>
        <w:continuationSeparator/>
      </w:r>
    </w:p>
  </w:footnote>
  <w:footnote w:type="continuationNotice" w:id="1">
    <w:p w14:paraId="7EB259DC" w14:textId="77777777" w:rsidR="002D56D4" w:rsidRDefault="002D56D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6B4"/>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B11"/>
    <w:rsid w:val="00645C25"/>
    <w:rsid w:val="00645D3E"/>
    <w:rsid w:val="00645ECB"/>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A1D"/>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E4DC6-06B1-422E-8DD0-58E1887EF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55</Pages>
  <Words>70845</Words>
  <Characters>403819</Characters>
  <Application>Microsoft Office Word</Application>
  <DocSecurity>0</DocSecurity>
  <Lines>3365</Lines>
  <Paragraphs>94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73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41</cp:revision>
  <cp:lastPrinted>2017-11-17T22:34:00Z</cp:lastPrinted>
  <dcterms:created xsi:type="dcterms:W3CDTF">2018-03-15T09:30:00Z</dcterms:created>
  <dcterms:modified xsi:type="dcterms:W3CDTF">2018-06-12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american-political-science-association</vt:lpwstr>
  </property>
</Properties>
</file>